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6EE7ED0" w:rsidR="006E4797" w:rsidRPr="00527B77" w:rsidRDefault="00551D82" w:rsidP="00527B77">
      <w:pPr>
        <w:pBdr>
          <w:top w:val="nil"/>
          <w:left w:val="nil"/>
          <w:bottom w:val="nil"/>
          <w:right w:val="nil"/>
          <w:between w:val="nil"/>
        </w:pBdr>
      </w:pPr>
      <w:r w:rsidRPr="00527B77">
        <w:rPr>
          <w:b/>
        </w:rPr>
        <w:t>TITLE:</w:t>
      </w:r>
      <w:r w:rsidRPr="00527B77">
        <w:t xml:space="preserve"> </w:t>
      </w:r>
    </w:p>
    <w:p w14:paraId="25CA4B0E" w14:textId="1A6A6C53" w:rsidR="007F71E5" w:rsidRPr="00527B77" w:rsidRDefault="00354AFA" w:rsidP="00527B77">
      <w:bookmarkStart w:id="0" w:name="_Hlk197680170"/>
      <w:r w:rsidRPr="00527B77">
        <w:t xml:space="preserve">Upper-extremity </w:t>
      </w:r>
      <w:r w:rsidR="004B1375" w:rsidRPr="00527B77">
        <w:t>A</w:t>
      </w:r>
      <w:r w:rsidRPr="00527B77">
        <w:t xml:space="preserve">pproach for </w:t>
      </w:r>
      <w:r w:rsidR="004B1375" w:rsidRPr="00527B77">
        <w:t>S</w:t>
      </w:r>
      <w:r w:rsidRPr="00527B77">
        <w:t xml:space="preserve">econdary </w:t>
      </w:r>
      <w:r w:rsidR="004B1375" w:rsidRPr="00527B77">
        <w:t>A</w:t>
      </w:r>
      <w:r w:rsidRPr="00527B77">
        <w:t xml:space="preserve">ccess in </w:t>
      </w:r>
      <w:r w:rsidR="004B1375" w:rsidRPr="00527B77">
        <w:t>T</w:t>
      </w:r>
      <w:r w:rsidRPr="00527B77">
        <w:t xml:space="preserve">ransfemoral </w:t>
      </w:r>
      <w:r w:rsidR="004B1375" w:rsidRPr="00527B77">
        <w:t>T</w:t>
      </w:r>
      <w:r w:rsidRPr="00527B77">
        <w:t xml:space="preserve">ranscatheter </w:t>
      </w:r>
      <w:r w:rsidR="004B1375" w:rsidRPr="00527B77">
        <w:t>A</w:t>
      </w:r>
      <w:r w:rsidRPr="00527B77">
        <w:t xml:space="preserve">ortic </w:t>
      </w:r>
      <w:r w:rsidR="004B1375" w:rsidRPr="00527B77">
        <w:t>V</w:t>
      </w:r>
      <w:r w:rsidRPr="00527B77">
        <w:t xml:space="preserve">alve </w:t>
      </w:r>
      <w:r w:rsidR="004B1375" w:rsidRPr="00527B77">
        <w:t>I</w:t>
      </w:r>
      <w:r w:rsidRPr="00527B77">
        <w:t>mplantatio</w:t>
      </w:r>
      <w:r w:rsidR="004B1375" w:rsidRPr="00527B77">
        <w:t>n</w:t>
      </w:r>
      <w:r w:rsidR="00434FAC" w:rsidRPr="00527B77">
        <w:t xml:space="preserve"> </w:t>
      </w:r>
    </w:p>
    <w:p w14:paraId="55EA2EAB" w14:textId="77777777" w:rsidR="009D4407" w:rsidRPr="00527B77" w:rsidRDefault="009D4407" w:rsidP="00527B77">
      <w:pPr>
        <w:rPr>
          <w:b/>
        </w:rPr>
      </w:pPr>
    </w:p>
    <w:bookmarkEnd w:id="0"/>
    <w:p w14:paraId="2CD8481E" w14:textId="2A439DD4" w:rsidR="006E4797" w:rsidRPr="00527B77" w:rsidRDefault="00551D82" w:rsidP="00527B77">
      <w:pPr>
        <w:rPr>
          <w:lang w:val="nl-NL"/>
        </w:rPr>
      </w:pPr>
      <w:r w:rsidRPr="00527B77">
        <w:rPr>
          <w:b/>
          <w:lang w:val="nl-NL"/>
        </w:rPr>
        <w:t>AUTHORS AND AFFILIATIONS:</w:t>
      </w:r>
    </w:p>
    <w:p w14:paraId="2A0DE5E8" w14:textId="4C50503C" w:rsidR="00354AFA" w:rsidRPr="00527B77" w:rsidRDefault="00354AFA" w:rsidP="00527B77">
      <w:pPr>
        <w:pStyle w:val="Geenafstand"/>
        <w:jc w:val="both"/>
        <w:rPr>
          <w:rFonts w:ascii="Calibri" w:hAnsi="Calibri" w:cs="Calibri"/>
        </w:rPr>
      </w:pPr>
      <w:r w:rsidRPr="00527B77">
        <w:rPr>
          <w:rFonts w:ascii="Calibri" w:hAnsi="Calibri" w:cs="Calibri"/>
        </w:rPr>
        <w:t>Geert A.A. Versteeg</w:t>
      </w:r>
      <w:r w:rsidRPr="00527B77">
        <w:rPr>
          <w:rFonts w:ascii="Calibri" w:hAnsi="Calibri" w:cs="Calibri"/>
          <w:vertAlign w:val="superscript"/>
        </w:rPr>
        <w:t>1</w:t>
      </w:r>
      <w:r w:rsidRPr="00527B77">
        <w:rPr>
          <w:rFonts w:ascii="Calibri" w:hAnsi="Calibri" w:cs="Calibri"/>
        </w:rPr>
        <w:t>, Maxim J.P. Rooijakkers</w:t>
      </w:r>
      <w:r w:rsidRPr="00527B77">
        <w:rPr>
          <w:rFonts w:ascii="Calibri" w:hAnsi="Calibri" w:cs="Calibri"/>
          <w:vertAlign w:val="superscript"/>
        </w:rPr>
        <w:t>1</w:t>
      </w:r>
      <w:r w:rsidRPr="00527B77">
        <w:rPr>
          <w:rFonts w:ascii="Calibri" w:hAnsi="Calibri" w:cs="Calibri"/>
        </w:rPr>
        <w:t xml:space="preserve">, </w:t>
      </w:r>
      <w:r w:rsidR="00AC5A1E" w:rsidRPr="00527B77">
        <w:rPr>
          <w:rFonts w:ascii="Calibri" w:hAnsi="Calibri" w:cs="Calibri"/>
        </w:rPr>
        <w:t>Niels A. Stens</w:t>
      </w:r>
      <w:r w:rsidR="00AC5A1E" w:rsidRPr="00527B77">
        <w:rPr>
          <w:rFonts w:ascii="Calibri" w:hAnsi="Calibri" w:cs="Calibri"/>
          <w:vertAlign w:val="superscript"/>
        </w:rPr>
        <w:t>1,</w:t>
      </w:r>
      <w:r w:rsidR="001148CA" w:rsidRPr="00527B77">
        <w:rPr>
          <w:rFonts w:ascii="Calibri" w:hAnsi="Calibri" w:cs="Calibri"/>
          <w:vertAlign w:val="superscript"/>
        </w:rPr>
        <w:t>2</w:t>
      </w:r>
      <w:r w:rsidR="001148CA" w:rsidRPr="00527B77">
        <w:rPr>
          <w:rFonts w:ascii="Calibri" w:hAnsi="Calibri" w:cs="Calibri"/>
        </w:rPr>
        <w:t>,</w:t>
      </w:r>
      <w:r w:rsidR="00AC5A1E" w:rsidRPr="00527B77">
        <w:rPr>
          <w:rFonts w:ascii="Calibri" w:hAnsi="Calibri" w:cs="Calibri"/>
        </w:rPr>
        <w:t xml:space="preserve"> </w:t>
      </w:r>
      <w:r w:rsidRPr="00527B77">
        <w:rPr>
          <w:rFonts w:ascii="Calibri" w:hAnsi="Calibri" w:cs="Calibri"/>
        </w:rPr>
        <w:t>Marleen H. van Wely</w:t>
      </w:r>
      <w:r w:rsidRPr="00527B77">
        <w:rPr>
          <w:rFonts w:ascii="Calibri" w:hAnsi="Calibri" w:cs="Calibri"/>
          <w:vertAlign w:val="superscript"/>
        </w:rPr>
        <w:t>1</w:t>
      </w:r>
      <w:r w:rsidRPr="00527B77">
        <w:rPr>
          <w:rFonts w:ascii="Calibri" w:hAnsi="Calibri" w:cs="Calibri"/>
        </w:rPr>
        <w:t>, Robert Jan van Geuns</w:t>
      </w:r>
      <w:r w:rsidRPr="00527B77">
        <w:rPr>
          <w:rFonts w:ascii="Calibri" w:hAnsi="Calibri" w:cs="Calibri"/>
          <w:vertAlign w:val="superscript"/>
        </w:rPr>
        <w:t>1</w:t>
      </w:r>
      <w:r w:rsidRPr="00527B77">
        <w:rPr>
          <w:rFonts w:ascii="Calibri" w:hAnsi="Calibri" w:cs="Calibri"/>
        </w:rPr>
        <w:t>, Leen A.F.M. van Garsse</w:t>
      </w:r>
      <w:r w:rsidR="001148CA" w:rsidRPr="00527B77">
        <w:rPr>
          <w:rFonts w:ascii="Calibri" w:hAnsi="Calibri" w:cs="Calibri"/>
          <w:vertAlign w:val="superscript"/>
        </w:rPr>
        <w:t>3</w:t>
      </w:r>
      <w:r w:rsidRPr="00527B77">
        <w:rPr>
          <w:rFonts w:ascii="Calibri" w:hAnsi="Calibri" w:cs="Calibri"/>
        </w:rPr>
        <w:t>, Guillaume S.C. Geuzebroek</w:t>
      </w:r>
      <w:r w:rsidR="001148CA" w:rsidRPr="00527B77">
        <w:rPr>
          <w:rFonts w:ascii="Calibri" w:hAnsi="Calibri" w:cs="Calibri"/>
          <w:vertAlign w:val="superscript"/>
        </w:rPr>
        <w:t>3</w:t>
      </w:r>
      <w:r w:rsidRPr="00527B77">
        <w:rPr>
          <w:rFonts w:ascii="Calibri" w:hAnsi="Calibri" w:cs="Calibri"/>
        </w:rPr>
        <w:t>, Michel W.A. Verkroost</w:t>
      </w:r>
      <w:r w:rsidR="009B4637" w:rsidRPr="00527B77">
        <w:rPr>
          <w:rFonts w:ascii="Calibri" w:hAnsi="Calibri" w:cs="Calibri"/>
          <w:vertAlign w:val="superscript"/>
        </w:rPr>
        <w:t>3</w:t>
      </w:r>
      <w:r w:rsidRPr="00527B77">
        <w:rPr>
          <w:rFonts w:ascii="Calibri" w:hAnsi="Calibri" w:cs="Calibri"/>
        </w:rPr>
        <w:t xml:space="preserve">, </w:t>
      </w:r>
      <w:r w:rsidR="00FB651C" w:rsidRPr="00527B77">
        <w:rPr>
          <w:rFonts w:ascii="Calibri" w:hAnsi="Calibri" w:cs="Calibri"/>
        </w:rPr>
        <w:t>Dick H.J. Thijssen</w:t>
      </w:r>
      <w:r w:rsidR="009B4637" w:rsidRPr="00527B77">
        <w:rPr>
          <w:rFonts w:ascii="Calibri" w:hAnsi="Calibri" w:cs="Calibri"/>
          <w:vertAlign w:val="superscript"/>
        </w:rPr>
        <w:t>2</w:t>
      </w:r>
      <w:r w:rsidR="00FB651C" w:rsidRPr="00527B77">
        <w:rPr>
          <w:rFonts w:ascii="Calibri" w:hAnsi="Calibri" w:cs="Calibri"/>
          <w:vertAlign w:val="superscript"/>
        </w:rPr>
        <w:t>,4</w:t>
      </w:r>
      <w:r w:rsidR="00FB651C" w:rsidRPr="00527B77">
        <w:rPr>
          <w:rFonts w:ascii="Calibri" w:hAnsi="Calibri" w:cs="Calibri"/>
        </w:rPr>
        <w:t xml:space="preserve">, </w:t>
      </w:r>
      <w:r w:rsidRPr="00527B77">
        <w:rPr>
          <w:rFonts w:ascii="Calibri" w:hAnsi="Calibri" w:cs="Calibri"/>
        </w:rPr>
        <w:t>Robin H. Heijmen</w:t>
      </w:r>
      <w:r w:rsidR="009B4637" w:rsidRPr="00527B77">
        <w:rPr>
          <w:rFonts w:ascii="Calibri" w:hAnsi="Calibri" w:cs="Calibri"/>
          <w:vertAlign w:val="superscript"/>
        </w:rPr>
        <w:t>3</w:t>
      </w:r>
      <w:r w:rsidRPr="00527B77">
        <w:rPr>
          <w:rFonts w:ascii="Calibri" w:hAnsi="Calibri" w:cs="Calibri"/>
        </w:rPr>
        <w:t xml:space="preserve">, </w:t>
      </w:r>
      <w:r w:rsidR="00AC5A1E" w:rsidRPr="00527B77">
        <w:rPr>
          <w:rFonts w:ascii="Calibri" w:hAnsi="Calibri" w:cs="Calibri"/>
        </w:rPr>
        <w:t>Lokien X. van Nunen</w:t>
      </w:r>
      <w:r w:rsidR="00AC5A1E" w:rsidRPr="00527B77">
        <w:rPr>
          <w:rFonts w:ascii="Calibri" w:hAnsi="Calibri" w:cs="Calibri"/>
          <w:vertAlign w:val="superscript"/>
        </w:rPr>
        <w:t>1</w:t>
      </w:r>
      <w:r w:rsidRPr="00527B77">
        <w:rPr>
          <w:rFonts w:ascii="Calibri" w:hAnsi="Calibri" w:cs="Calibri"/>
        </w:rPr>
        <w:t>, Niels van Royen</w:t>
      </w:r>
      <w:r w:rsidRPr="00527B77">
        <w:rPr>
          <w:rFonts w:ascii="Calibri" w:hAnsi="Calibri" w:cs="Calibri"/>
          <w:vertAlign w:val="superscript"/>
        </w:rPr>
        <w:t>1</w:t>
      </w:r>
    </w:p>
    <w:p w14:paraId="42723A11" w14:textId="77777777" w:rsidR="009B4637" w:rsidRPr="00527B77" w:rsidRDefault="009B4637" w:rsidP="00527B77">
      <w:pPr>
        <w:pStyle w:val="Geenafstand"/>
        <w:jc w:val="both"/>
        <w:rPr>
          <w:rFonts w:ascii="Calibri" w:hAnsi="Calibri" w:cs="Calibri"/>
        </w:rPr>
      </w:pPr>
    </w:p>
    <w:p w14:paraId="2ABE3CEC" w14:textId="1956653C" w:rsidR="00354AFA" w:rsidRPr="00527B77" w:rsidRDefault="00354AFA" w:rsidP="00527B77">
      <w:pPr>
        <w:pStyle w:val="Geenafstand"/>
        <w:jc w:val="both"/>
        <w:rPr>
          <w:rFonts w:ascii="Calibri" w:hAnsi="Calibri" w:cs="Calibri"/>
          <w:lang w:val="en-US"/>
        </w:rPr>
      </w:pPr>
      <w:r w:rsidRPr="00527B77">
        <w:rPr>
          <w:rFonts w:ascii="Calibri" w:hAnsi="Calibri" w:cs="Calibri"/>
          <w:vertAlign w:val="superscript"/>
          <w:lang w:val="en-US"/>
        </w:rPr>
        <w:t>1</w:t>
      </w:r>
      <w:r w:rsidRPr="00527B77">
        <w:rPr>
          <w:rFonts w:ascii="Calibri" w:hAnsi="Calibri" w:cs="Calibri"/>
          <w:lang w:val="en-US"/>
        </w:rPr>
        <w:t>Department of Cardiology, Radboud University Medical Center, Nijmegen, the Netherlands</w:t>
      </w:r>
    </w:p>
    <w:p w14:paraId="4C76B8D3" w14:textId="741DF98D" w:rsidR="00354AFA" w:rsidRPr="00527B77" w:rsidRDefault="009B4637" w:rsidP="00527B77">
      <w:pPr>
        <w:pStyle w:val="Geenafstand"/>
        <w:jc w:val="both"/>
        <w:rPr>
          <w:rFonts w:ascii="Calibri" w:hAnsi="Calibri" w:cs="Calibri"/>
          <w:lang w:val="en-US"/>
        </w:rPr>
      </w:pPr>
      <w:r w:rsidRPr="00527B77">
        <w:rPr>
          <w:rFonts w:ascii="Calibri" w:hAnsi="Calibri" w:cs="Calibri"/>
          <w:vertAlign w:val="superscript"/>
          <w:lang w:val="en-US"/>
        </w:rPr>
        <w:t>2</w:t>
      </w:r>
      <w:r w:rsidR="00354AFA" w:rsidRPr="00527B77">
        <w:rPr>
          <w:rFonts w:ascii="Calibri" w:hAnsi="Calibri" w:cs="Calibri"/>
          <w:lang w:val="en-US"/>
        </w:rPr>
        <w:t xml:space="preserve">Department of Medical </w:t>
      </w:r>
      <w:proofErr w:type="spellStart"/>
      <w:r w:rsidR="00354AFA" w:rsidRPr="00527B77">
        <w:rPr>
          <w:rFonts w:ascii="Calibri" w:hAnsi="Calibri" w:cs="Calibri"/>
          <w:lang w:val="en-US"/>
        </w:rPr>
        <w:t>BioSciences</w:t>
      </w:r>
      <w:proofErr w:type="spellEnd"/>
      <w:r w:rsidR="00354AFA" w:rsidRPr="00527B77">
        <w:rPr>
          <w:rFonts w:ascii="Calibri" w:hAnsi="Calibri" w:cs="Calibri"/>
          <w:lang w:val="en-US"/>
        </w:rPr>
        <w:t>, Radboud University Medical Center, Nijmegen, the Netherlands</w:t>
      </w:r>
    </w:p>
    <w:p w14:paraId="66748991" w14:textId="74508D01" w:rsidR="009B4637" w:rsidRPr="00527B77" w:rsidRDefault="009B4637" w:rsidP="00527B77">
      <w:pPr>
        <w:pStyle w:val="Geenafstand"/>
        <w:jc w:val="both"/>
        <w:rPr>
          <w:rFonts w:ascii="Calibri" w:hAnsi="Calibri" w:cs="Calibri"/>
          <w:lang w:val="en-US"/>
        </w:rPr>
      </w:pPr>
      <w:r w:rsidRPr="00527B77">
        <w:rPr>
          <w:rFonts w:ascii="Calibri" w:hAnsi="Calibri" w:cs="Calibri"/>
          <w:vertAlign w:val="superscript"/>
          <w:lang w:val="en-US"/>
        </w:rPr>
        <w:t>3</w:t>
      </w:r>
      <w:r w:rsidRPr="00527B77">
        <w:rPr>
          <w:rFonts w:ascii="Calibri" w:hAnsi="Calibri" w:cs="Calibri"/>
          <w:lang w:val="en-US"/>
        </w:rPr>
        <w:t>Department of Cardiothoracic Surgery, Radboud University Medical Center, Nijmegen, the Netherlands</w:t>
      </w:r>
    </w:p>
    <w:p w14:paraId="7467D629" w14:textId="0D01599B" w:rsidR="00AC5A1E" w:rsidRPr="00527B77" w:rsidRDefault="00AC5A1E" w:rsidP="00527B77">
      <w:pPr>
        <w:pStyle w:val="Geenafstand"/>
        <w:jc w:val="both"/>
        <w:rPr>
          <w:rFonts w:ascii="Calibri" w:hAnsi="Calibri" w:cs="Calibri"/>
          <w:lang w:val="en-US"/>
        </w:rPr>
      </w:pPr>
      <w:r w:rsidRPr="00527B77">
        <w:rPr>
          <w:rFonts w:ascii="Calibri" w:hAnsi="Calibri" w:cs="Calibri"/>
          <w:vertAlign w:val="superscript"/>
          <w:lang w:val="en-US"/>
        </w:rPr>
        <w:t>4</w:t>
      </w:r>
      <w:r w:rsidR="003F7E1D" w:rsidRPr="00527B77">
        <w:rPr>
          <w:rFonts w:ascii="Calibri" w:hAnsi="Calibri" w:cs="Calibri"/>
          <w:lang w:val="en-US"/>
        </w:rPr>
        <w:t xml:space="preserve">Research Institute for Sport and Exercise Sciences, Liverpool John </w:t>
      </w:r>
      <w:proofErr w:type="spellStart"/>
      <w:r w:rsidR="003F7E1D" w:rsidRPr="00527B77">
        <w:rPr>
          <w:rFonts w:ascii="Calibri" w:hAnsi="Calibri" w:cs="Calibri"/>
          <w:lang w:val="en-US"/>
        </w:rPr>
        <w:t>Moores</w:t>
      </w:r>
      <w:proofErr w:type="spellEnd"/>
      <w:r w:rsidR="003F7E1D" w:rsidRPr="00527B77">
        <w:rPr>
          <w:rFonts w:ascii="Calibri" w:hAnsi="Calibri" w:cs="Calibri"/>
          <w:lang w:val="en-US"/>
        </w:rPr>
        <w:t xml:space="preserve"> University, Liverpool, United Kingdom</w:t>
      </w:r>
    </w:p>
    <w:p w14:paraId="5D881A3C" w14:textId="77777777" w:rsidR="00A773EB" w:rsidRPr="00527B77" w:rsidRDefault="00A773EB" w:rsidP="00527B77">
      <w:pPr>
        <w:pStyle w:val="Geenafstand"/>
        <w:jc w:val="both"/>
        <w:rPr>
          <w:rFonts w:ascii="Calibri" w:hAnsi="Calibri" w:cs="Calibri"/>
          <w:lang w:val="en-US"/>
        </w:rPr>
      </w:pPr>
    </w:p>
    <w:p w14:paraId="27B30C68" w14:textId="17CE2442" w:rsidR="00A773EB" w:rsidRPr="00527B77" w:rsidRDefault="00A773EB" w:rsidP="00527B77">
      <w:pPr>
        <w:pStyle w:val="Geenafstand"/>
        <w:jc w:val="both"/>
        <w:rPr>
          <w:rFonts w:ascii="Calibri" w:hAnsi="Calibri" w:cs="Calibri"/>
          <w:lang w:val="en-US"/>
        </w:rPr>
      </w:pPr>
      <w:r w:rsidRPr="00527B77">
        <w:rPr>
          <w:rFonts w:ascii="Calibri" w:hAnsi="Calibri" w:cs="Calibri"/>
          <w:lang w:val="en-US"/>
        </w:rPr>
        <w:t>Email addresses of co-authors:</w:t>
      </w:r>
    </w:p>
    <w:p w14:paraId="659B58A9" w14:textId="32A31C81" w:rsidR="001A2561" w:rsidRPr="00527B77" w:rsidRDefault="001A2561" w:rsidP="00527B77">
      <w:pPr>
        <w:pStyle w:val="Geenafstand"/>
        <w:jc w:val="both"/>
        <w:rPr>
          <w:rFonts w:ascii="Calibri" w:hAnsi="Calibri" w:cs="Calibri"/>
          <w:vertAlign w:val="superscript"/>
        </w:rPr>
      </w:pPr>
      <w:r w:rsidRPr="00527B77">
        <w:rPr>
          <w:rFonts w:ascii="Calibri" w:hAnsi="Calibri" w:cs="Calibri"/>
        </w:rPr>
        <w:t>Maxim J.P. Rooijakkers</w:t>
      </w:r>
      <w:r w:rsidR="00835ED1" w:rsidRPr="00527B77">
        <w:rPr>
          <w:rFonts w:ascii="Calibri" w:hAnsi="Calibri" w:cs="Calibri"/>
        </w:rPr>
        <w:tab/>
      </w:r>
      <w:r w:rsidR="00835ED1" w:rsidRPr="00527B77">
        <w:rPr>
          <w:rFonts w:ascii="Calibri" w:hAnsi="Calibri" w:cs="Calibri"/>
        </w:rPr>
        <w:tab/>
      </w:r>
      <w:r w:rsidR="00835ED1" w:rsidRPr="00527B77">
        <w:rPr>
          <w:rFonts w:ascii="Calibri" w:hAnsi="Calibri" w:cs="Calibri"/>
        </w:rPr>
        <w:tab/>
        <w:t>(max.rooijakkers@radboudumc.nl)</w:t>
      </w:r>
    </w:p>
    <w:p w14:paraId="7FE5F86F" w14:textId="682EF4E2" w:rsidR="001A2561" w:rsidRPr="00527B77" w:rsidRDefault="001A2561" w:rsidP="00527B77">
      <w:pPr>
        <w:pStyle w:val="Geenafstand"/>
        <w:jc w:val="both"/>
        <w:rPr>
          <w:rFonts w:ascii="Calibri" w:hAnsi="Calibri" w:cs="Calibri"/>
          <w:vertAlign w:val="superscript"/>
        </w:rPr>
      </w:pPr>
      <w:r w:rsidRPr="00527B77">
        <w:rPr>
          <w:rFonts w:ascii="Calibri" w:hAnsi="Calibri" w:cs="Calibri"/>
        </w:rPr>
        <w:t>Niels A. Stens</w:t>
      </w:r>
      <w:r w:rsidR="00835ED1" w:rsidRPr="00527B77">
        <w:rPr>
          <w:rFonts w:ascii="Calibri" w:hAnsi="Calibri" w:cs="Calibri"/>
        </w:rPr>
        <w:tab/>
      </w:r>
      <w:r w:rsidR="00835ED1" w:rsidRPr="00527B77">
        <w:rPr>
          <w:rFonts w:ascii="Calibri" w:hAnsi="Calibri" w:cs="Calibri"/>
        </w:rPr>
        <w:tab/>
      </w:r>
      <w:r w:rsidR="00835ED1" w:rsidRPr="00527B77">
        <w:rPr>
          <w:rFonts w:ascii="Calibri" w:hAnsi="Calibri" w:cs="Calibri"/>
        </w:rPr>
        <w:tab/>
      </w:r>
      <w:r w:rsidR="00835ED1" w:rsidRPr="00527B77">
        <w:rPr>
          <w:rFonts w:ascii="Calibri" w:hAnsi="Calibri" w:cs="Calibri"/>
        </w:rPr>
        <w:tab/>
      </w:r>
      <w:r w:rsidR="00835ED1" w:rsidRPr="00527B77">
        <w:rPr>
          <w:rFonts w:ascii="Calibri" w:hAnsi="Calibri" w:cs="Calibri"/>
        </w:rPr>
        <w:tab/>
        <w:t>(niels.stens@radboudumc.nl)</w:t>
      </w:r>
    </w:p>
    <w:p w14:paraId="4841DA15" w14:textId="595ABEFC" w:rsidR="001A2561" w:rsidRPr="00527B77" w:rsidRDefault="001A2561" w:rsidP="00527B77">
      <w:pPr>
        <w:pStyle w:val="Geenafstand"/>
        <w:jc w:val="both"/>
        <w:rPr>
          <w:rFonts w:ascii="Calibri" w:hAnsi="Calibri" w:cs="Calibri"/>
          <w:vertAlign w:val="superscript"/>
        </w:rPr>
      </w:pPr>
      <w:r w:rsidRPr="00527B77">
        <w:rPr>
          <w:rFonts w:ascii="Calibri" w:hAnsi="Calibri" w:cs="Calibri"/>
        </w:rPr>
        <w:t>Marleen H. van Wely</w:t>
      </w:r>
      <w:r w:rsidR="00835ED1" w:rsidRPr="00527B77">
        <w:rPr>
          <w:rFonts w:ascii="Calibri" w:hAnsi="Calibri" w:cs="Calibri"/>
        </w:rPr>
        <w:tab/>
      </w:r>
      <w:r w:rsidR="00835ED1" w:rsidRPr="00527B77">
        <w:rPr>
          <w:rFonts w:ascii="Calibri" w:hAnsi="Calibri" w:cs="Calibri"/>
        </w:rPr>
        <w:tab/>
      </w:r>
      <w:r w:rsidR="00835ED1" w:rsidRPr="00527B77">
        <w:rPr>
          <w:rFonts w:ascii="Calibri" w:hAnsi="Calibri" w:cs="Calibri"/>
        </w:rPr>
        <w:tab/>
      </w:r>
      <w:r w:rsidR="00835ED1" w:rsidRPr="00527B77">
        <w:rPr>
          <w:rFonts w:ascii="Calibri" w:hAnsi="Calibri" w:cs="Calibri"/>
        </w:rPr>
        <w:tab/>
        <w:t>(marleen.vanwely@radboudumc.nl)</w:t>
      </w:r>
    </w:p>
    <w:p w14:paraId="54D28ABB" w14:textId="194F746B" w:rsidR="001A2561" w:rsidRPr="00527B77" w:rsidRDefault="001A2561" w:rsidP="00527B77">
      <w:pPr>
        <w:pStyle w:val="Geenafstand"/>
        <w:jc w:val="both"/>
        <w:rPr>
          <w:rFonts w:ascii="Calibri" w:hAnsi="Calibri" w:cs="Calibri"/>
          <w:vertAlign w:val="superscript"/>
        </w:rPr>
      </w:pPr>
      <w:r w:rsidRPr="00527B77">
        <w:rPr>
          <w:rFonts w:ascii="Calibri" w:hAnsi="Calibri" w:cs="Calibri"/>
        </w:rPr>
        <w:t>Robert Jan van Geuns</w:t>
      </w:r>
      <w:r w:rsidR="00E30529" w:rsidRPr="00527B77">
        <w:rPr>
          <w:rFonts w:ascii="Calibri" w:hAnsi="Calibri" w:cs="Calibri"/>
        </w:rPr>
        <w:tab/>
      </w:r>
      <w:r w:rsidR="00E30529" w:rsidRPr="00527B77">
        <w:rPr>
          <w:rFonts w:ascii="Calibri" w:hAnsi="Calibri" w:cs="Calibri"/>
        </w:rPr>
        <w:tab/>
      </w:r>
      <w:r w:rsidR="00E30529" w:rsidRPr="00527B77">
        <w:rPr>
          <w:rFonts w:ascii="Calibri" w:hAnsi="Calibri" w:cs="Calibri"/>
        </w:rPr>
        <w:tab/>
      </w:r>
      <w:r w:rsidR="00E30529" w:rsidRPr="00527B77">
        <w:rPr>
          <w:rFonts w:ascii="Calibri" w:hAnsi="Calibri" w:cs="Calibri"/>
        </w:rPr>
        <w:tab/>
        <w:t>(robertjan.vangeuns@radboudumc.nl)</w:t>
      </w:r>
    </w:p>
    <w:p w14:paraId="62DA2F17" w14:textId="287CB0BA" w:rsidR="001A2561" w:rsidRPr="00527B77" w:rsidRDefault="001A2561" w:rsidP="00527B77">
      <w:pPr>
        <w:pStyle w:val="Geenafstand"/>
        <w:jc w:val="both"/>
        <w:rPr>
          <w:rFonts w:ascii="Calibri" w:hAnsi="Calibri" w:cs="Calibri"/>
          <w:vertAlign w:val="superscript"/>
        </w:rPr>
      </w:pPr>
      <w:r w:rsidRPr="00527B77">
        <w:rPr>
          <w:rFonts w:ascii="Calibri" w:hAnsi="Calibri" w:cs="Calibri"/>
        </w:rPr>
        <w:t>Leen A.F.M. van Garsse</w:t>
      </w:r>
      <w:r w:rsidR="00E30529" w:rsidRPr="00527B77">
        <w:rPr>
          <w:rFonts w:ascii="Calibri" w:hAnsi="Calibri" w:cs="Calibri"/>
        </w:rPr>
        <w:tab/>
      </w:r>
      <w:r w:rsidR="00E30529" w:rsidRPr="00527B77">
        <w:rPr>
          <w:rFonts w:ascii="Calibri" w:hAnsi="Calibri" w:cs="Calibri"/>
        </w:rPr>
        <w:tab/>
      </w:r>
      <w:r w:rsidR="00E30529" w:rsidRPr="00527B77">
        <w:rPr>
          <w:rFonts w:ascii="Calibri" w:hAnsi="Calibri" w:cs="Calibri"/>
        </w:rPr>
        <w:tab/>
        <w:t>(leen.vangarsse@radboudumc.nl)</w:t>
      </w:r>
    </w:p>
    <w:p w14:paraId="7DD0E5EE" w14:textId="297919BF" w:rsidR="001A2561" w:rsidRPr="00527B77" w:rsidRDefault="001A2561" w:rsidP="00527B77">
      <w:pPr>
        <w:pStyle w:val="Geenafstand"/>
        <w:jc w:val="both"/>
        <w:rPr>
          <w:rFonts w:ascii="Calibri" w:hAnsi="Calibri" w:cs="Calibri"/>
          <w:vertAlign w:val="superscript"/>
          <w:lang w:val="en-US"/>
        </w:rPr>
      </w:pPr>
      <w:r w:rsidRPr="00527B77">
        <w:rPr>
          <w:rFonts w:ascii="Calibri" w:hAnsi="Calibri" w:cs="Calibri"/>
          <w:lang w:val="en-US"/>
        </w:rPr>
        <w:t>Guillaume S.C. Geuzebroek</w:t>
      </w:r>
      <w:r w:rsidR="00755DA8" w:rsidRPr="00527B77">
        <w:rPr>
          <w:rFonts w:ascii="Calibri" w:hAnsi="Calibri" w:cs="Calibri"/>
          <w:lang w:val="en-US"/>
        </w:rPr>
        <w:tab/>
      </w:r>
      <w:r w:rsidR="00755DA8" w:rsidRPr="00527B77">
        <w:rPr>
          <w:rFonts w:ascii="Calibri" w:hAnsi="Calibri" w:cs="Calibri"/>
          <w:lang w:val="en-US"/>
        </w:rPr>
        <w:tab/>
      </w:r>
      <w:r w:rsidR="00755DA8" w:rsidRPr="00527B77">
        <w:rPr>
          <w:rFonts w:ascii="Calibri" w:hAnsi="Calibri" w:cs="Calibri"/>
          <w:lang w:val="en-US"/>
        </w:rPr>
        <w:tab/>
        <w:t>(guillaume.geuzebroek@radboudumc.nl)</w:t>
      </w:r>
    </w:p>
    <w:p w14:paraId="46BF31E8" w14:textId="60540659" w:rsidR="001A2561" w:rsidRPr="00527B77" w:rsidRDefault="001A2561" w:rsidP="00527B77">
      <w:pPr>
        <w:pStyle w:val="Geenafstand"/>
        <w:jc w:val="both"/>
        <w:rPr>
          <w:rFonts w:ascii="Calibri" w:hAnsi="Calibri" w:cs="Calibri"/>
          <w:vertAlign w:val="superscript"/>
        </w:rPr>
      </w:pPr>
      <w:r w:rsidRPr="00527B77">
        <w:rPr>
          <w:rFonts w:ascii="Calibri" w:hAnsi="Calibri" w:cs="Calibri"/>
        </w:rPr>
        <w:t>Michel W.A. Verkroost</w:t>
      </w:r>
      <w:r w:rsidR="00755DA8" w:rsidRPr="00527B77">
        <w:rPr>
          <w:rFonts w:ascii="Calibri" w:hAnsi="Calibri" w:cs="Calibri"/>
        </w:rPr>
        <w:tab/>
      </w:r>
      <w:r w:rsidR="00755DA8" w:rsidRPr="00527B77">
        <w:rPr>
          <w:rFonts w:ascii="Calibri" w:hAnsi="Calibri" w:cs="Calibri"/>
        </w:rPr>
        <w:tab/>
      </w:r>
      <w:r w:rsidR="00755DA8" w:rsidRPr="00527B77">
        <w:rPr>
          <w:rFonts w:ascii="Calibri" w:hAnsi="Calibri" w:cs="Calibri"/>
        </w:rPr>
        <w:tab/>
        <w:t>(michel.verkroost@radboudumc.nl)</w:t>
      </w:r>
    </w:p>
    <w:p w14:paraId="09FE499A" w14:textId="2F8F1DED" w:rsidR="001A2561" w:rsidRPr="00527B77" w:rsidRDefault="001A2561" w:rsidP="00527B77">
      <w:pPr>
        <w:pStyle w:val="Geenafstand"/>
        <w:jc w:val="both"/>
        <w:rPr>
          <w:rFonts w:ascii="Calibri" w:hAnsi="Calibri" w:cs="Calibri"/>
          <w:vertAlign w:val="superscript"/>
        </w:rPr>
      </w:pPr>
      <w:r w:rsidRPr="00527B77">
        <w:rPr>
          <w:rFonts w:ascii="Calibri" w:hAnsi="Calibri" w:cs="Calibri"/>
        </w:rPr>
        <w:t>Dick H.J. Thijssen</w:t>
      </w:r>
      <w:r w:rsidR="00755DA8" w:rsidRPr="00527B77">
        <w:rPr>
          <w:rFonts w:ascii="Calibri" w:hAnsi="Calibri" w:cs="Calibri"/>
        </w:rPr>
        <w:tab/>
      </w:r>
      <w:r w:rsidR="00755DA8" w:rsidRPr="00527B77">
        <w:rPr>
          <w:rFonts w:ascii="Calibri" w:hAnsi="Calibri" w:cs="Calibri"/>
        </w:rPr>
        <w:tab/>
      </w:r>
      <w:r w:rsidR="00755DA8" w:rsidRPr="00527B77">
        <w:rPr>
          <w:rFonts w:ascii="Calibri" w:hAnsi="Calibri" w:cs="Calibri"/>
        </w:rPr>
        <w:tab/>
      </w:r>
      <w:r w:rsidR="00755DA8" w:rsidRPr="00527B77">
        <w:rPr>
          <w:rFonts w:ascii="Calibri" w:hAnsi="Calibri" w:cs="Calibri"/>
        </w:rPr>
        <w:tab/>
        <w:t>(dick.thijssen@radboudumc.nl)</w:t>
      </w:r>
    </w:p>
    <w:p w14:paraId="4BD83CCE" w14:textId="751572A4" w:rsidR="001A2561" w:rsidRPr="00527B77" w:rsidRDefault="001A2561" w:rsidP="00527B77">
      <w:pPr>
        <w:pStyle w:val="Geenafstand"/>
        <w:jc w:val="both"/>
        <w:rPr>
          <w:rFonts w:ascii="Calibri" w:hAnsi="Calibri" w:cs="Calibri"/>
          <w:vertAlign w:val="superscript"/>
          <w:lang w:val="en-US"/>
        </w:rPr>
      </w:pPr>
      <w:r w:rsidRPr="00527B77">
        <w:rPr>
          <w:rFonts w:ascii="Calibri" w:hAnsi="Calibri" w:cs="Calibri"/>
          <w:lang w:val="en-US"/>
        </w:rPr>
        <w:t>Robin H. Heijmen</w:t>
      </w:r>
      <w:r w:rsidR="006A5F54" w:rsidRPr="00527B77">
        <w:rPr>
          <w:rFonts w:ascii="Calibri" w:hAnsi="Calibri" w:cs="Calibri"/>
          <w:lang w:val="en-US"/>
        </w:rPr>
        <w:tab/>
      </w:r>
      <w:r w:rsidR="006A5F54" w:rsidRPr="00527B77">
        <w:rPr>
          <w:rFonts w:ascii="Calibri" w:hAnsi="Calibri" w:cs="Calibri"/>
          <w:lang w:val="en-US"/>
        </w:rPr>
        <w:tab/>
      </w:r>
      <w:r w:rsidR="006A5F54" w:rsidRPr="00527B77">
        <w:rPr>
          <w:rFonts w:ascii="Calibri" w:hAnsi="Calibri" w:cs="Calibri"/>
          <w:lang w:val="en-US"/>
        </w:rPr>
        <w:tab/>
      </w:r>
      <w:r w:rsidR="006A5F54" w:rsidRPr="00527B77">
        <w:rPr>
          <w:rFonts w:ascii="Calibri" w:hAnsi="Calibri" w:cs="Calibri"/>
          <w:lang w:val="en-US"/>
        </w:rPr>
        <w:tab/>
        <w:t>(robin.heijmen@radboudumc.nl)</w:t>
      </w:r>
    </w:p>
    <w:p w14:paraId="0898983D" w14:textId="1B76F72C" w:rsidR="001A2561" w:rsidRPr="00527B77" w:rsidRDefault="001A2561" w:rsidP="00527B77">
      <w:pPr>
        <w:pStyle w:val="Geenafstand"/>
        <w:jc w:val="both"/>
        <w:rPr>
          <w:rFonts w:ascii="Calibri" w:hAnsi="Calibri" w:cs="Calibri"/>
          <w:vertAlign w:val="superscript"/>
        </w:rPr>
      </w:pPr>
      <w:r w:rsidRPr="00527B77">
        <w:rPr>
          <w:rFonts w:ascii="Calibri" w:hAnsi="Calibri" w:cs="Calibri"/>
        </w:rPr>
        <w:t>Lokien X. van Nunen</w:t>
      </w:r>
      <w:r w:rsidR="006A5F54" w:rsidRPr="00527B77">
        <w:rPr>
          <w:rFonts w:ascii="Calibri" w:hAnsi="Calibri" w:cs="Calibri"/>
        </w:rPr>
        <w:tab/>
      </w:r>
      <w:r w:rsidR="006A5F54" w:rsidRPr="00527B77">
        <w:rPr>
          <w:rFonts w:ascii="Calibri" w:hAnsi="Calibri" w:cs="Calibri"/>
        </w:rPr>
        <w:tab/>
      </w:r>
      <w:r w:rsidR="006A5F54" w:rsidRPr="00527B77">
        <w:rPr>
          <w:rFonts w:ascii="Calibri" w:hAnsi="Calibri" w:cs="Calibri"/>
        </w:rPr>
        <w:tab/>
      </w:r>
      <w:r w:rsidR="006A5F54" w:rsidRPr="00527B77">
        <w:rPr>
          <w:rFonts w:ascii="Calibri" w:hAnsi="Calibri" w:cs="Calibri"/>
        </w:rPr>
        <w:tab/>
        <w:t>(lokien.vannunen@radboudumc.nl)</w:t>
      </w:r>
    </w:p>
    <w:p w14:paraId="042DFAD6" w14:textId="3D9ADAEC" w:rsidR="001A2561" w:rsidRPr="00527B77" w:rsidRDefault="001A2561" w:rsidP="00527B77">
      <w:pPr>
        <w:pStyle w:val="Geenafstand"/>
        <w:jc w:val="both"/>
        <w:rPr>
          <w:rFonts w:ascii="Calibri" w:hAnsi="Calibri" w:cs="Calibri"/>
        </w:rPr>
      </w:pPr>
      <w:r w:rsidRPr="00527B77">
        <w:rPr>
          <w:rFonts w:ascii="Calibri" w:hAnsi="Calibri" w:cs="Calibri"/>
        </w:rPr>
        <w:t>Niels van Royen</w:t>
      </w:r>
      <w:r w:rsidR="006A5F54" w:rsidRPr="00527B77">
        <w:rPr>
          <w:rFonts w:ascii="Calibri" w:hAnsi="Calibri" w:cs="Calibri"/>
        </w:rPr>
        <w:tab/>
      </w:r>
      <w:r w:rsidR="006A5F54" w:rsidRPr="00527B77">
        <w:rPr>
          <w:rFonts w:ascii="Calibri" w:hAnsi="Calibri" w:cs="Calibri"/>
        </w:rPr>
        <w:tab/>
      </w:r>
      <w:r w:rsidR="006A5F54" w:rsidRPr="00527B77">
        <w:rPr>
          <w:rFonts w:ascii="Calibri" w:hAnsi="Calibri" w:cs="Calibri"/>
        </w:rPr>
        <w:tab/>
      </w:r>
      <w:r w:rsidR="006A5F54" w:rsidRPr="00527B77">
        <w:rPr>
          <w:rFonts w:ascii="Calibri" w:hAnsi="Calibri" w:cs="Calibri"/>
        </w:rPr>
        <w:tab/>
        <w:t>(niels.vanroyen@radboudumc.nl)</w:t>
      </w:r>
    </w:p>
    <w:p w14:paraId="7D88BED0" w14:textId="77777777" w:rsidR="00A773EB" w:rsidRPr="00527B77" w:rsidRDefault="00A773EB" w:rsidP="00527B77">
      <w:pPr>
        <w:pStyle w:val="Geenafstand"/>
        <w:jc w:val="both"/>
        <w:rPr>
          <w:rFonts w:ascii="Calibri" w:hAnsi="Calibri" w:cs="Calibri"/>
        </w:rPr>
      </w:pPr>
    </w:p>
    <w:p w14:paraId="49240BE1" w14:textId="1EBA9206" w:rsidR="00A773EB" w:rsidRPr="00527B77" w:rsidRDefault="00A773EB" w:rsidP="00527B77">
      <w:pPr>
        <w:pStyle w:val="Geenafstand"/>
        <w:jc w:val="both"/>
        <w:rPr>
          <w:rFonts w:ascii="Calibri" w:hAnsi="Calibri" w:cs="Calibri"/>
          <w:lang w:val="en-US"/>
        </w:rPr>
      </w:pPr>
      <w:r w:rsidRPr="00527B77">
        <w:rPr>
          <w:rFonts w:ascii="Calibri" w:hAnsi="Calibri" w:cs="Calibri"/>
          <w:lang w:val="en-US"/>
        </w:rPr>
        <w:t>Corresponding author:</w:t>
      </w:r>
    </w:p>
    <w:p w14:paraId="38F86BD1" w14:textId="184E0CF2" w:rsidR="00A773EB" w:rsidRPr="00527B77" w:rsidRDefault="001A2561" w:rsidP="00527B77">
      <w:pPr>
        <w:pStyle w:val="Geenafstand"/>
        <w:jc w:val="both"/>
        <w:rPr>
          <w:rFonts w:ascii="Calibri" w:hAnsi="Calibri" w:cs="Calibri"/>
          <w:lang w:val="en-US"/>
        </w:rPr>
      </w:pPr>
      <w:r w:rsidRPr="00527B77">
        <w:rPr>
          <w:rFonts w:ascii="Calibri" w:hAnsi="Calibri" w:cs="Calibri"/>
          <w:lang w:val="en-US"/>
        </w:rPr>
        <w:t>Geert A.A. Versteeg</w:t>
      </w:r>
      <w:r w:rsidRPr="00527B77">
        <w:rPr>
          <w:rFonts w:ascii="Calibri" w:hAnsi="Calibri" w:cs="Calibri"/>
          <w:lang w:val="en-US"/>
        </w:rPr>
        <w:tab/>
      </w:r>
      <w:r w:rsidRPr="00527B77">
        <w:rPr>
          <w:rFonts w:ascii="Calibri" w:hAnsi="Calibri" w:cs="Calibri"/>
          <w:lang w:val="en-US"/>
        </w:rPr>
        <w:tab/>
      </w:r>
      <w:r w:rsidRPr="00527B77">
        <w:rPr>
          <w:rFonts w:ascii="Calibri" w:hAnsi="Calibri" w:cs="Calibri"/>
          <w:lang w:val="en-US"/>
        </w:rPr>
        <w:tab/>
      </w:r>
      <w:r w:rsidRPr="00527B77">
        <w:rPr>
          <w:rFonts w:ascii="Calibri" w:hAnsi="Calibri" w:cs="Calibri"/>
          <w:lang w:val="en-US"/>
        </w:rPr>
        <w:tab/>
        <w:t>(Geert.versteeg@radboudumc.nl)</w:t>
      </w:r>
    </w:p>
    <w:p w14:paraId="2691F101" w14:textId="77777777" w:rsidR="009D4407" w:rsidRPr="00527B77" w:rsidRDefault="009D4407" w:rsidP="00527B77">
      <w:pPr>
        <w:pStyle w:val="Geenafstand"/>
        <w:jc w:val="both"/>
        <w:rPr>
          <w:rFonts w:ascii="Calibri" w:hAnsi="Calibri" w:cs="Calibri"/>
          <w:lang w:val="en-US"/>
        </w:rPr>
      </w:pPr>
    </w:p>
    <w:p w14:paraId="60F3B8D4" w14:textId="7C9A4B5D" w:rsidR="006E4797" w:rsidRPr="00527B77" w:rsidRDefault="00551D82" w:rsidP="00527B77">
      <w:pPr>
        <w:rPr>
          <w:b/>
        </w:rPr>
      </w:pPr>
      <w:r w:rsidRPr="00527B77">
        <w:rPr>
          <w:b/>
        </w:rPr>
        <w:t>SUMMARY:</w:t>
      </w:r>
    </w:p>
    <w:p w14:paraId="29B0BFEB" w14:textId="4CF71E42" w:rsidR="00BA1F86" w:rsidRPr="00527B77" w:rsidRDefault="007A0E90" w:rsidP="00527B77">
      <w:pPr>
        <w:rPr>
          <w:bCs/>
        </w:rPr>
      </w:pPr>
      <w:r w:rsidRPr="00527B77">
        <w:rPr>
          <w:bCs/>
        </w:rPr>
        <w:t xml:space="preserve">An upper-extremity approach for secondary access during transfemoral transcatheter aortic valve implantation is associated with fewer </w:t>
      </w:r>
      <w:r w:rsidR="00A64146" w:rsidRPr="00527B77">
        <w:rPr>
          <w:bCs/>
        </w:rPr>
        <w:t xml:space="preserve">secondary </w:t>
      </w:r>
      <w:r w:rsidRPr="00527B77">
        <w:rPr>
          <w:bCs/>
        </w:rPr>
        <w:t>access site-related bleeding complications</w:t>
      </w:r>
      <w:r w:rsidR="002953DC" w:rsidRPr="00527B77">
        <w:rPr>
          <w:bCs/>
        </w:rPr>
        <w:t xml:space="preserve"> and reduces time to mobilization in patients requiring extended pacing</w:t>
      </w:r>
      <w:r w:rsidRPr="00527B77">
        <w:rPr>
          <w:bCs/>
        </w:rPr>
        <w:t xml:space="preserve">. This </w:t>
      </w:r>
      <w:r w:rsidR="000F1526" w:rsidRPr="00527B77">
        <w:rPr>
          <w:bCs/>
        </w:rPr>
        <w:t xml:space="preserve">protocol aims to provide an extensive overview of the upper-extremity approach and guide operators in adopting this methodology. </w:t>
      </w:r>
    </w:p>
    <w:p w14:paraId="0CA6F691" w14:textId="77777777" w:rsidR="00BE28C6" w:rsidRPr="00527B77" w:rsidRDefault="00BE28C6" w:rsidP="00527B77">
      <w:pPr>
        <w:rPr>
          <w:bCs/>
        </w:rPr>
      </w:pPr>
    </w:p>
    <w:p w14:paraId="49036F76" w14:textId="2A3CBF5D" w:rsidR="00C90FEC" w:rsidRPr="00527B77" w:rsidRDefault="00551D82" w:rsidP="00527B77">
      <w:r w:rsidRPr="00527B77">
        <w:rPr>
          <w:b/>
        </w:rPr>
        <w:t>ABSTRACT:</w:t>
      </w:r>
      <w:r w:rsidRPr="00527B77">
        <w:t xml:space="preserve"> </w:t>
      </w:r>
    </w:p>
    <w:p w14:paraId="4A53B3E5" w14:textId="337B8018" w:rsidR="00C90FEC" w:rsidRPr="00527B77" w:rsidRDefault="00E9500F" w:rsidP="00527B77">
      <w:r w:rsidRPr="00527B77">
        <w:t>Transcatheter aortic valve implantation (TAVI)</w:t>
      </w:r>
      <w:r w:rsidR="001A18E6" w:rsidRPr="00527B77">
        <w:t xml:space="preserve"> </w:t>
      </w:r>
      <w:r w:rsidRPr="00527B77">
        <w:t xml:space="preserve">requires </w:t>
      </w:r>
      <w:r w:rsidR="004C0E04" w:rsidRPr="00527B77">
        <w:t>multiple</w:t>
      </w:r>
      <w:r w:rsidR="00C90FEC" w:rsidRPr="00527B77">
        <w:t xml:space="preserve"> access sites</w:t>
      </w:r>
      <w:r w:rsidR="00565AB1" w:rsidRPr="00527B77">
        <w:t xml:space="preserve">, each </w:t>
      </w:r>
      <w:r w:rsidRPr="00527B77">
        <w:t>with</w:t>
      </w:r>
      <w:r w:rsidR="00565AB1" w:rsidRPr="00527B77">
        <w:t xml:space="preserve"> a potential risk </w:t>
      </w:r>
      <w:r w:rsidRPr="00527B77">
        <w:t>of</w:t>
      </w:r>
      <w:r w:rsidR="00565AB1" w:rsidRPr="00527B77">
        <w:t xml:space="preserve"> access site-related bleeding</w:t>
      </w:r>
      <w:r w:rsidR="0028377E" w:rsidRPr="00527B77">
        <w:t xml:space="preserve"> complications</w:t>
      </w:r>
      <w:r w:rsidR="00565AB1" w:rsidRPr="00527B77">
        <w:t xml:space="preserve">. </w:t>
      </w:r>
      <w:r w:rsidR="000F3DE1" w:rsidRPr="00527B77">
        <w:t>W</w:t>
      </w:r>
      <w:r w:rsidR="00565AB1" w:rsidRPr="00527B77">
        <w:t>hile most</w:t>
      </w:r>
      <w:r w:rsidR="004C0E04" w:rsidRPr="00527B77">
        <w:t xml:space="preserve"> bleeding events</w:t>
      </w:r>
      <w:r w:rsidR="00C90FEC" w:rsidRPr="00527B77">
        <w:t xml:space="preserve"> occur at the primary TAVI access</w:t>
      </w:r>
      <w:r w:rsidRPr="00527B77">
        <w:t xml:space="preserve"> site</w:t>
      </w:r>
      <w:r w:rsidR="00C90FEC" w:rsidRPr="00527B77">
        <w:t xml:space="preserve">, a significant number of bleeding events </w:t>
      </w:r>
      <w:r w:rsidRPr="00527B77">
        <w:t>originate from</w:t>
      </w:r>
      <w:r w:rsidR="00565AB1" w:rsidRPr="00527B77">
        <w:t xml:space="preserve"> the </w:t>
      </w:r>
      <w:r w:rsidR="00565AB1" w:rsidRPr="00527B77">
        <w:lastRenderedPageBreak/>
        <w:t>secondary access sites</w:t>
      </w:r>
      <w:r w:rsidR="00C90FEC" w:rsidRPr="00527B77">
        <w:t xml:space="preserve">. </w:t>
      </w:r>
      <w:r w:rsidR="00D55DA5" w:rsidRPr="00527B77">
        <w:t xml:space="preserve">Additionally, a temporary pacing lead prevents early mobilization after TAVI, </w:t>
      </w:r>
      <w:r w:rsidR="00E851EC" w:rsidRPr="00527B77">
        <w:t xml:space="preserve">while </w:t>
      </w:r>
      <w:r w:rsidR="00FB0979" w:rsidRPr="00527B77">
        <w:t>prolonged</w:t>
      </w:r>
      <w:r w:rsidR="00E851EC" w:rsidRPr="00527B77">
        <w:t xml:space="preserve"> immobilization</w:t>
      </w:r>
      <w:r w:rsidR="00D55DA5" w:rsidRPr="00527B77">
        <w:t xml:space="preserve"> is associated with an increased rate of post-procedural complications such as delirium and infection. </w:t>
      </w:r>
      <w:r w:rsidR="00CB0A21" w:rsidRPr="00527B77">
        <w:t>Using</w:t>
      </w:r>
      <w:r w:rsidR="00061A61" w:rsidRPr="00527B77">
        <w:t xml:space="preserve"> alternative</w:t>
      </w:r>
      <w:r w:rsidR="00A64146" w:rsidRPr="00527B77">
        <w:t xml:space="preserve"> secondary</w:t>
      </w:r>
      <w:r w:rsidR="00061A61" w:rsidRPr="00527B77">
        <w:t xml:space="preserve"> access sites </w:t>
      </w:r>
      <w:r w:rsidR="003F7E1D" w:rsidRPr="00527B77">
        <w:t>may</w:t>
      </w:r>
      <w:r w:rsidR="00061A61" w:rsidRPr="00527B77">
        <w:t xml:space="preserve"> </w:t>
      </w:r>
      <w:r w:rsidR="00D55DA5" w:rsidRPr="00527B77">
        <w:t xml:space="preserve">reduce </w:t>
      </w:r>
      <w:r w:rsidR="003F7E1D" w:rsidRPr="00527B77">
        <w:t>the incidence of</w:t>
      </w:r>
      <w:r w:rsidR="00D55DA5" w:rsidRPr="00527B77">
        <w:t xml:space="preserve"> access</w:t>
      </w:r>
      <w:r w:rsidR="00C53A96" w:rsidRPr="00527B77">
        <w:t xml:space="preserve"> </w:t>
      </w:r>
      <w:r w:rsidR="00D55DA5" w:rsidRPr="00527B77">
        <w:t>site</w:t>
      </w:r>
      <w:r w:rsidR="00C53A96" w:rsidRPr="00527B77">
        <w:t>-</w:t>
      </w:r>
      <w:r w:rsidR="00D55DA5" w:rsidRPr="00527B77">
        <w:t xml:space="preserve">related complications and </w:t>
      </w:r>
      <w:r w:rsidR="003F7E1D" w:rsidRPr="00527B77">
        <w:t>facilitate</w:t>
      </w:r>
      <w:r w:rsidR="00D55DA5" w:rsidRPr="00527B77">
        <w:t xml:space="preserve"> early mobilization after TAVI. </w:t>
      </w:r>
      <w:r w:rsidR="00CB0A21" w:rsidRPr="00527B77">
        <w:t>This protocol aims</w:t>
      </w:r>
      <w:r w:rsidR="00D55DA5" w:rsidRPr="00527B77">
        <w:t xml:space="preserve"> to </w:t>
      </w:r>
      <w:r w:rsidR="00FB0979" w:rsidRPr="00527B77">
        <w:t>provide</w:t>
      </w:r>
      <w:r w:rsidR="00D55DA5" w:rsidRPr="00527B77">
        <w:t xml:space="preserve"> a detailed </w:t>
      </w:r>
      <w:r w:rsidR="00082787" w:rsidRPr="00527B77">
        <w:t>overview</w:t>
      </w:r>
      <w:r w:rsidR="00D55DA5" w:rsidRPr="00527B77">
        <w:t xml:space="preserve"> </w:t>
      </w:r>
      <w:r w:rsidR="00E851EC" w:rsidRPr="00527B77">
        <w:t>of</w:t>
      </w:r>
      <w:r w:rsidR="00D55DA5" w:rsidRPr="00527B77">
        <w:t xml:space="preserve"> </w:t>
      </w:r>
      <w:r w:rsidR="00EC5C96" w:rsidRPr="00527B77">
        <w:t>the recently investigated and published</w:t>
      </w:r>
      <w:r w:rsidR="00D55DA5" w:rsidRPr="00527B77">
        <w:t xml:space="preserve"> upper-extremity approach for secondary access in transfemoral TAVI.</w:t>
      </w:r>
      <w:r w:rsidR="00C90FEC" w:rsidRPr="00527B77">
        <w:rPr>
          <w:b/>
          <w:bCs/>
        </w:rPr>
        <w:t xml:space="preserve"> </w:t>
      </w:r>
      <w:r w:rsidR="00082787" w:rsidRPr="00527B77">
        <w:t xml:space="preserve">The described method for an upper-extremity approach for secondary access in transfemoral TAVI has previously been investigated in a randomized trial (TAVI XS), and the current manuscript aims to provide an extensive overview of this methodology. </w:t>
      </w:r>
      <w:r w:rsidR="00F22668" w:rsidRPr="00527B77">
        <w:t>For this approach,</w:t>
      </w:r>
      <w:r w:rsidR="000A67E4" w:rsidRPr="00527B77">
        <w:t xml:space="preserve"> the radial artery</w:t>
      </w:r>
      <w:r w:rsidR="00F22668" w:rsidRPr="00527B77">
        <w:t xml:space="preserve"> is used</w:t>
      </w:r>
      <w:r w:rsidR="000A67E4" w:rsidRPr="00527B77">
        <w:t xml:space="preserve"> for diagnostic access</w:t>
      </w:r>
      <w:r w:rsidR="00094A3F" w:rsidRPr="00527B77">
        <w:t>,</w:t>
      </w:r>
      <w:r w:rsidR="000A67E4" w:rsidRPr="00527B77">
        <w:t xml:space="preserve"> and the upper arm veins</w:t>
      </w:r>
      <w:r w:rsidR="00082787" w:rsidRPr="00527B77">
        <w:t xml:space="preserve"> (basilic, cephalic</w:t>
      </w:r>
      <w:r w:rsidR="00094A3F" w:rsidRPr="00527B77">
        <w:t>,</w:t>
      </w:r>
      <w:r w:rsidR="00082787" w:rsidRPr="00527B77">
        <w:t xml:space="preserve"> or brachial</w:t>
      </w:r>
      <w:r w:rsidR="000109A5" w:rsidRPr="00527B77">
        <w:t xml:space="preserve"> vein</w:t>
      </w:r>
      <w:r w:rsidR="00082787" w:rsidRPr="00527B77">
        <w:t xml:space="preserve">) </w:t>
      </w:r>
      <w:r w:rsidR="00F22668" w:rsidRPr="00527B77">
        <w:t>are used</w:t>
      </w:r>
      <w:r w:rsidR="000A67E4" w:rsidRPr="00527B77">
        <w:t xml:space="preserve"> for temporary </w:t>
      </w:r>
      <w:r w:rsidR="00FB0979" w:rsidRPr="00527B77">
        <w:t>pacing</w:t>
      </w:r>
      <w:r w:rsidR="000A67E4" w:rsidRPr="00527B77">
        <w:t xml:space="preserve"> lead insertion. </w:t>
      </w:r>
      <w:r w:rsidR="00CB198F" w:rsidRPr="00527B77">
        <w:t>To enhance reproducibility, a</w:t>
      </w:r>
      <w:r w:rsidR="00E851EC" w:rsidRPr="00527B77">
        <w:t xml:space="preserve"> step-by-step protocol</w:t>
      </w:r>
      <w:r w:rsidR="003672C1" w:rsidRPr="00527B77">
        <w:t xml:space="preserve"> was created</w:t>
      </w:r>
      <w:r w:rsidR="00E851EC" w:rsidRPr="00527B77">
        <w:t xml:space="preserve"> on how to perform </w:t>
      </w:r>
      <w:r w:rsidR="00CB198F" w:rsidRPr="00527B77">
        <w:t>an upper-extremity secondary access approach during transfemoral TAVI</w:t>
      </w:r>
      <w:r w:rsidR="003672C1" w:rsidRPr="00527B77">
        <w:t>.</w:t>
      </w:r>
      <w:r w:rsidR="00783545" w:rsidRPr="00527B77">
        <w:t xml:space="preserve"> </w:t>
      </w:r>
      <w:r w:rsidR="00061A61" w:rsidRPr="00527B77">
        <w:t>It was previously demonstrated that an upper-extremity approach for se</w:t>
      </w:r>
      <w:r w:rsidR="00C90FEC" w:rsidRPr="00527B77">
        <w:t xml:space="preserve">condary access </w:t>
      </w:r>
      <w:r w:rsidR="00061A61" w:rsidRPr="00527B77">
        <w:t>results</w:t>
      </w:r>
      <w:r w:rsidR="00C90FEC" w:rsidRPr="00527B77">
        <w:t xml:space="preserve"> in significantly fewer clinically r</w:t>
      </w:r>
      <w:r w:rsidR="001A18E6" w:rsidRPr="00527B77">
        <w:t>elevant</w:t>
      </w:r>
      <w:r w:rsidR="00C90FEC" w:rsidRPr="00527B77">
        <w:t xml:space="preserve"> </w:t>
      </w:r>
      <w:r w:rsidR="00B770F6" w:rsidRPr="00527B77">
        <w:t xml:space="preserve">secondary </w:t>
      </w:r>
      <w:r w:rsidR="00E851EC" w:rsidRPr="00527B77">
        <w:t>access site-related bleeding complications</w:t>
      </w:r>
      <w:r w:rsidR="00404206" w:rsidRPr="00527B77">
        <w:t xml:space="preserve">. </w:t>
      </w:r>
      <w:r w:rsidR="00EE3F1F" w:rsidRPr="00527B77">
        <w:t>Additionally</w:t>
      </w:r>
      <w:r w:rsidR="00404206" w:rsidRPr="00527B77">
        <w:t xml:space="preserve">, </w:t>
      </w:r>
      <w:r w:rsidR="00082787" w:rsidRPr="00527B77">
        <w:t>the approach</w:t>
      </w:r>
      <w:r w:rsidR="00C90FEC" w:rsidRPr="00527B77">
        <w:t xml:space="preserve"> reduce</w:t>
      </w:r>
      <w:r w:rsidR="00061A61" w:rsidRPr="00527B77">
        <w:t>s</w:t>
      </w:r>
      <w:r w:rsidR="00C90FEC" w:rsidRPr="00527B77">
        <w:t xml:space="preserve"> </w:t>
      </w:r>
      <w:r w:rsidR="00094A3F" w:rsidRPr="00527B77">
        <w:t xml:space="preserve">the </w:t>
      </w:r>
      <w:r w:rsidR="00C90FEC" w:rsidRPr="00527B77">
        <w:t xml:space="preserve">time to </w:t>
      </w:r>
      <w:r w:rsidR="000A5C75" w:rsidRPr="00527B77">
        <w:t xml:space="preserve">mobilization </w:t>
      </w:r>
      <w:r w:rsidR="00C90FEC" w:rsidRPr="00527B77">
        <w:t xml:space="preserve">for patients </w:t>
      </w:r>
      <w:r w:rsidR="00886D8C" w:rsidRPr="00527B77">
        <w:t>who require</w:t>
      </w:r>
      <w:r w:rsidR="00C90FEC" w:rsidRPr="00527B77">
        <w:t xml:space="preserve"> </w:t>
      </w:r>
      <w:r w:rsidR="00E87134" w:rsidRPr="00527B77">
        <w:t>a pacing lead for an extended period of time</w:t>
      </w:r>
      <w:r w:rsidR="00C90FEC" w:rsidRPr="00527B77">
        <w:t>.</w:t>
      </w:r>
      <w:r w:rsidR="00061A61" w:rsidRPr="00527B77">
        <w:t xml:space="preserve"> Due to the pragmatic nature of the</w:t>
      </w:r>
      <w:r w:rsidR="00404206" w:rsidRPr="00527B77">
        <w:t xml:space="preserve"> </w:t>
      </w:r>
      <w:r w:rsidR="005F575E" w:rsidRPr="00527B77">
        <w:t>aforementioned</w:t>
      </w:r>
      <w:r w:rsidR="00061A61" w:rsidRPr="00527B77">
        <w:t xml:space="preserve"> </w:t>
      </w:r>
      <w:r w:rsidR="00D87D77" w:rsidRPr="00527B77">
        <w:t>study</w:t>
      </w:r>
      <w:r w:rsidR="00061A61" w:rsidRPr="00527B77">
        <w:t xml:space="preserve">, the </w:t>
      </w:r>
      <w:r w:rsidR="000A7B3F" w:rsidRPr="00527B77">
        <w:t>protocol</w:t>
      </w:r>
      <w:r w:rsidR="00D87D77" w:rsidRPr="00527B77">
        <w:t xml:space="preserve"> presented</w:t>
      </w:r>
      <w:r w:rsidR="000062EC" w:rsidRPr="00527B77">
        <w:t xml:space="preserve"> here</w:t>
      </w:r>
      <w:r w:rsidR="000109A5" w:rsidRPr="00527B77">
        <w:t xml:space="preserve"> </w:t>
      </w:r>
      <w:r w:rsidR="00061A61" w:rsidRPr="00527B77">
        <w:t xml:space="preserve">is readily applicable </w:t>
      </w:r>
      <w:r w:rsidR="00D87D77" w:rsidRPr="00527B77">
        <w:t>to</w:t>
      </w:r>
      <w:r w:rsidR="00061A61" w:rsidRPr="00527B77">
        <w:t xml:space="preserve"> the majority of </w:t>
      </w:r>
      <w:r w:rsidR="00404206" w:rsidRPr="00527B77">
        <w:t xml:space="preserve">transfemoral </w:t>
      </w:r>
      <w:r w:rsidR="00061A61" w:rsidRPr="00527B77">
        <w:t xml:space="preserve">TAVI patients. </w:t>
      </w:r>
      <w:r w:rsidR="000A7B3F" w:rsidRPr="00527B77">
        <w:t>The upper-extremity approach</w:t>
      </w:r>
      <w:r w:rsidR="00061A61" w:rsidRPr="00527B77">
        <w:t xml:space="preserve"> reduces periprocedural complications </w:t>
      </w:r>
      <w:r w:rsidR="00D87D77" w:rsidRPr="00527B77">
        <w:t>in</w:t>
      </w:r>
      <w:r w:rsidR="00061A61" w:rsidRPr="00527B77">
        <w:t xml:space="preserve"> TAVI patients</w:t>
      </w:r>
      <w:r w:rsidR="000A7B3F" w:rsidRPr="00527B77">
        <w:t xml:space="preserve"> and</w:t>
      </w:r>
      <w:r w:rsidR="00841817" w:rsidRPr="00527B77">
        <w:t xml:space="preserve"> may</w:t>
      </w:r>
      <w:r w:rsidR="000A7B3F" w:rsidRPr="00527B77">
        <w:t xml:space="preserve"> </w:t>
      </w:r>
      <w:r w:rsidR="00082787" w:rsidRPr="00527B77">
        <w:t>facilitate</w:t>
      </w:r>
      <w:r w:rsidR="000A7B3F" w:rsidRPr="00527B77">
        <w:t xml:space="preserve"> early mobilization</w:t>
      </w:r>
      <w:r w:rsidR="00061A61" w:rsidRPr="00527B77">
        <w:t xml:space="preserve">. The presented approach is </w:t>
      </w:r>
      <w:r w:rsidR="00094A3F" w:rsidRPr="00527B77">
        <w:t>the</w:t>
      </w:r>
      <w:r w:rsidR="00061A61" w:rsidRPr="00527B77">
        <w:t xml:space="preserve"> next step in minimizing the invasiveness of transfemoral TAVI and should be considered in </w:t>
      </w:r>
      <w:r w:rsidR="00082787" w:rsidRPr="00527B77">
        <w:t xml:space="preserve">all </w:t>
      </w:r>
      <w:r w:rsidR="00061A61" w:rsidRPr="00527B77">
        <w:t>eligible</w:t>
      </w:r>
      <w:r w:rsidR="006D36D9" w:rsidRPr="00527B77">
        <w:t xml:space="preserve"> TAVI</w:t>
      </w:r>
      <w:r w:rsidR="00061A61" w:rsidRPr="00527B77">
        <w:t xml:space="preserve"> patients.</w:t>
      </w:r>
      <w:r w:rsidR="00253483" w:rsidRPr="00527B77">
        <w:t xml:space="preserve"> </w:t>
      </w:r>
    </w:p>
    <w:p w14:paraId="51E7BC5D" w14:textId="77777777" w:rsidR="00BE28C6" w:rsidRPr="00527B77" w:rsidRDefault="00BE28C6" w:rsidP="00527B77"/>
    <w:p w14:paraId="0646E204" w14:textId="1C176B54" w:rsidR="006E4797" w:rsidRPr="00527B77" w:rsidRDefault="00551D82" w:rsidP="00527B77">
      <w:r w:rsidRPr="00527B77">
        <w:rPr>
          <w:b/>
        </w:rPr>
        <w:t>INTRODUCTION</w:t>
      </w:r>
      <w:r w:rsidR="005824A4" w:rsidRPr="00527B77">
        <w:rPr>
          <w:b/>
        </w:rPr>
        <w:t>:</w:t>
      </w:r>
      <w:r w:rsidRPr="00527B77">
        <w:t xml:space="preserve"> </w:t>
      </w:r>
    </w:p>
    <w:p w14:paraId="7BFE493B" w14:textId="25ADBC8E" w:rsidR="00C10D06" w:rsidRPr="00527B77" w:rsidRDefault="003B7D58" w:rsidP="00527B77">
      <w:r w:rsidRPr="00527B77">
        <w:t xml:space="preserve">Despite </w:t>
      </w:r>
      <w:r w:rsidR="00F14AF1" w:rsidRPr="00527B77">
        <w:t xml:space="preserve">a </w:t>
      </w:r>
      <w:r w:rsidRPr="00527B77">
        <w:t>reduction in sheath sizes and improvements in percutaneous closure over the years, access site-related bleeding remain</w:t>
      </w:r>
      <w:r w:rsidR="00A10EC1" w:rsidRPr="00527B77">
        <w:t>s a</w:t>
      </w:r>
      <w:r w:rsidRPr="00527B77">
        <w:t xml:space="preserve"> prevalent complication after transcatheter aortic valve implantation (TAVI)</w:t>
      </w:r>
      <w:r w:rsidR="00957B28" w:rsidRPr="00527B77">
        <w:fldChar w:fldCharType="begin">
          <w:fldData xml:space="preserve">PEVuZE5vdGU+PENpdGU+PEF1dGhvcj52YW4gTmlldXdrZXJrPC9BdXRob3I+PFllYXI+MjAyMzwv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</w:fldData>
        </w:fldChar>
      </w:r>
      <w:r w:rsidR="00957B28" w:rsidRPr="00527B77">
        <w:instrText xml:space="preserve"> ADDIN EN.CITE </w:instrText>
      </w:r>
      <w:r w:rsidR="00957B28" w:rsidRPr="00527B77">
        <w:fldChar w:fldCharType="begin">
          <w:fldData xml:space="preserve">PEVuZE5vdGU+PENpdGU+PEF1dGhvcj52YW4gTmlldXdrZXJrPC9BdXRob3I+PFllYXI+MjAyMzwv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</w:fldData>
        </w:fldChar>
      </w:r>
      <w:r w:rsidR="00957B28" w:rsidRPr="00527B77">
        <w:instrText xml:space="preserve"> ADDIN EN.CITE.DATA </w:instrText>
      </w:r>
      <w:r w:rsidR="00957B28" w:rsidRPr="00527B77">
        <w:fldChar w:fldCharType="end"/>
      </w:r>
      <w:r w:rsidR="00957B28" w:rsidRPr="00527B77">
        <w:fldChar w:fldCharType="separate"/>
      </w:r>
      <w:r w:rsidR="00957B28" w:rsidRPr="00527B77">
        <w:rPr>
          <w:vertAlign w:val="superscript"/>
        </w:rPr>
        <w:t>1,2</w:t>
      </w:r>
      <w:r w:rsidR="00957B28" w:rsidRPr="00527B77">
        <w:fldChar w:fldCharType="end"/>
      </w:r>
      <w:r w:rsidRPr="00527B77">
        <w:t xml:space="preserve">. While the primary access, used for </w:t>
      </w:r>
      <w:r w:rsidR="004832E8" w:rsidRPr="00527B77">
        <w:t>inserting</w:t>
      </w:r>
      <w:r w:rsidRPr="00527B77">
        <w:t xml:space="preserve"> the valve prosthesis, has been the main </w:t>
      </w:r>
      <w:r w:rsidR="00F14AF1" w:rsidRPr="00527B77">
        <w:t>target</w:t>
      </w:r>
      <w:r w:rsidRPr="00527B77">
        <w:t xml:space="preserve"> for reducing these complications, a significant proportion of access site</w:t>
      </w:r>
      <w:r w:rsidR="00957B28" w:rsidRPr="00527B77">
        <w:t xml:space="preserve"> </w:t>
      </w:r>
      <w:r w:rsidR="00A10EC1" w:rsidRPr="00527B77">
        <w:t>bleeding is</w:t>
      </w:r>
      <w:r w:rsidRPr="00527B77">
        <w:t xml:space="preserve"> related to the secondary access sites</w:t>
      </w:r>
      <w:r w:rsidR="00AA79DE" w:rsidRPr="00527B77">
        <w:fldChar w:fldCharType="begin">
          <w:fldData xml:space="preserve">PEVuZE5vdGU+PENpdGU+PEF1dGhvcj5KdW5xdWVyYTwvQXV0aG9yPjxZZWFyPjIwMjA8L1llYXI+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</w:fldData>
        </w:fldChar>
      </w:r>
      <w:r w:rsidR="00975BAC" w:rsidRPr="00527B77">
        <w:instrText xml:space="preserve"> ADDIN EN.CITE </w:instrText>
      </w:r>
      <w:r w:rsidR="00975BAC" w:rsidRPr="00527B77">
        <w:fldChar w:fldCharType="begin">
          <w:fldData xml:space="preserve">PEVuZE5vdGU+PENpdGU+PEF1dGhvcj5KdW5xdWVyYTwvQXV0aG9yPjxZZWFyPjIwMjA8L1llYXI+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</w:fldData>
        </w:fldChar>
      </w:r>
      <w:r w:rsidR="00975BAC" w:rsidRPr="00527B77">
        <w:instrText xml:space="preserve"> ADDIN EN.CITE.DATA </w:instrText>
      </w:r>
      <w:r w:rsidR="00975BAC" w:rsidRPr="00527B77">
        <w:fldChar w:fldCharType="end"/>
      </w:r>
      <w:r w:rsidR="00AA79DE" w:rsidRPr="00527B77">
        <w:fldChar w:fldCharType="separate"/>
      </w:r>
      <w:r w:rsidR="00975BAC" w:rsidRPr="00527B77">
        <w:rPr>
          <w:vertAlign w:val="superscript"/>
        </w:rPr>
        <w:t>3,4</w:t>
      </w:r>
      <w:r w:rsidR="00AA79DE" w:rsidRPr="00527B77">
        <w:fldChar w:fldCharType="end"/>
      </w:r>
      <w:r w:rsidRPr="00527B77">
        <w:t xml:space="preserve">. These access sites include </w:t>
      </w:r>
      <w:r w:rsidR="006E59E7" w:rsidRPr="00527B77">
        <w:t>secondary</w:t>
      </w:r>
      <w:r w:rsidRPr="00527B77">
        <w:t xml:space="preserve"> arterial access, </w:t>
      </w:r>
      <w:r w:rsidR="004832E8" w:rsidRPr="00527B77">
        <w:t xml:space="preserve">which is </w:t>
      </w:r>
      <w:r w:rsidRPr="00527B77">
        <w:t>required for invasive hemodynamic measurements and angiographic guidance</w:t>
      </w:r>
      <w:r w:rsidR="00B52035" w:rsidRPr="00527B77">
        <w:t>,</w:t>
      </w:r>
      <w:r w:rsidR="005D4370" w:rsidRPr="00527B77">
        <w:t xml:space="preserve"> and</w:t>
      </w:r>
      <w:r w:rsidR="00B52035" w:rsidRPr="00527B77">
        <w:t xml:space="preserve"> a</w:t>
      </w:r>
      <w:r w:rsidRPr="00527B77">
        <w:t xml:space="preserve"> </w:t>
      </w:r>
      <w:r w:rsidR="005D4370" w:rsidRPr="00527B77">
        <w:t xml:space="preserve">third </w:t>
      </w:r>
      <w:r w:rsidRPr="00527B77">
        <w:t>venous access</w:t>
      </w:r>
      <w:r w:rsidR="00B4030A" w:rsidRPr="00527B77">
        <w:t xml:space="preserve"> site</w:t>
      </w:r>
      <w:r w:rsidR="004832E8" w:rsidRPr="00527B77">
        <w:t>, which</w:t>
      </w:r>
      <w:r w:rsidRPr="00527B77">
        <w:t xml:space="preserve"> i</w:t>
      </w:r>
      <w:r w:rsidR="005D4370" w:rsidRPr="00527B77">
        <w:t xml:space="preserve">s </w:t>
      </w:r>
      <w:r w:rsidR="00B4030A" w:rsidRPr="00527B77">
        <w:t>needed</w:t>
      </w:r>
      <w:r w:rsidRPr="00527B77">
        <w:t xml:space="preserve"> </w:t>
      </w:r>
      <w:r w:rsidR="004832E8" w:rsidRPr="00527B77">
        <w:t>for</w:t>
      </w:r>
      <w:r w:rsidRPr="00527B77">
        <w:t xml:space="preserve"> patients requiring </w:t>
      </w:r>
      <w:r w:rsidR="004832E8" w:rsidRPr="00527B77">
        <w:t xml:space="preserve">a </w:t>
      </w:r>
      <w:r w:rsidRPr="00527B77">
        <w:t xml:space="preserve">temporary pacing lead. </w:t>
      </w:r>
      <w:r w:rsidR="00AB6C5D" w:rsidRPr="00527B77">
        <w:t xml:space="preserve">Retrospective studies have reported on the feasibility of using the radial artery </w:t>
      </w:r>
      <w:r w:rsidR="00B4030A" w:rsidRPr="00527B77">
        <w:t>as</w:t>
      </w:r>
      <w:r w:rsidR="00AB6C5D" w:rsidRPr="00527B77">
        <w:t xml:space="preserve"> secondary arterial access during TAV</w:t>
      </w:r>
      <w:r w:rsidR="00B4030A" w:rsidRPr="00527B77">
        <w:t>I</w:t>
      </w:r>
      <w:r w:rsidR="00AB6C5D" w:rsidRPr="00527B77">
        <w:t>, showing a reduced incidence of bleeding complications related to this secondary access</w:t>
      </w:r>
      <w:r w:rsidR="004832E8" w:rsidRPr="00527B77">
        <w:t xml:space="preserve"> site</w:t>
      </w:r>
      <w:r w:rsidR="00975BAC" w:rsidRPr="00527B77">
        <w:fldChar w:fldCharType="begin">
          <w:fldData xml:space="preserve">PEVuZE5vdGU+PENpdGU+PEF1dGhvcj5KdW5xdWVyYTwvQXV0aG9yPjxZZWFyPjIwMjA8L1llYXI+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</w:fldData>
        </w:fldChar>
      </w:r>
      <w:r w:rsidR="00975BAC" w:rsidRPr="00527B77">
        <w:instrText xml:space="preserve"> ADDIN EN.CITE </w:instrText>
      </w:r>
      <w:r w:rsidR="00975BAC" w:rsidRPr="00527B77">
        <w:fldChar w:fldCharType="begin">
          <w:fldData xml:space="preserve">PEVuZE5vdGU+PENpdGU+PEF1dGhvcj5KdW5xdWVyYTwvQXV0aG9yPjxZZWFyPjIwMjA8L1llYXI+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</w:fldData>
        </w:fldChar>
      </w:r>
      <w:r w:rsidR="00975BAC" w:rsidRPr="00527B77">
        <w:instrText xml:space="preserve"> ADDIN EN.CITE.DATA </w:instrText>
      </w:r>
      <w:r w:rsidR="00975BAC" w:rsidRPr="00527B77">
        <w:fldChar w:fldCharType="end"/>
      </w:r>
      <w:r w:rsidR="00975BAC" w:rsidRPr="00527B77">
        <w:fldChar w:fldCharType="separate"/>
      </w:r>
      <w:r w:rsidR="00975BAC" w:rsidRPr="00527B77">
        <w:rPr>
          <w:vertAlign w:val="superscript"/>
        </w:rPr>
        <w:t>3,5</w:t>
      </w:r>
      <w:r w:rsidR="00975BAC" w:rsidRPr="00527B77">
        <w:fldChar w:fldCharType="end"/>
      </w:r>
      <w:r w:rsidR="00C10D06" w:rsidRPr="00527B77">
        <w:t xml:space="preserve">. However, randomized data </w:t>
      </w:r>
      <w:r w:rsidR="00BB6EE5" w:rsidRPr="00527B77">
        <w:t>are</w:t>
      </w:r>
      <w:r w:rsidR="00C10D06" w:rsidRPr="00527B77">
        <w:t xml:space="preserve"> lacking.</w:t>
      </w:r>
    </w:p>
    <w:p w14:paraId="3089190D" w14:textId="77777777" w:rsidR="006E59E7" w:rsidRPr="00527B77" w:rsidRDefault="006E59E7" w:rsidP="00527B77"/>
    <w:p w14:paraId="6A67B910" w14:textId="10E0CA0A" w:rsidR="00F464D8" w:rsidRPr="00527B77" w:rsidRDefault="00C10D06" w:rsidP="00527B77">
      <w:r w:rsidRPr="00527B77">
        <w:t xml:space="preserve">In addition to angiographic </w:t>
      </w:r>
      <w:r w:rsidR="001D7F49" w:rsidRPr="00527B77">
        <w:t>guidance</w:t>
      </w:r>
      <w:r w:rsidR="009122D2" w:rsidRPr="00527B77">
        <w:t xml:space="preserve">, rapid </w:t>
      </w:r>
      <w:r w:rsidR="00F06086" w:rsidRPr="00527B77">
        <w:t xml:space="preserve">ventricular pacing is </w:t>
      </w:r>
      <w:r w:rsidR="00FB0A45" w:rsidRPr="00527B77">
        <w:t xml:space="preserve">usually </w:t>
      </w:r>
      <w:r w:rsidRPr="00527B77">
        <w:t>required for accurate valve deployment</w:t>
      </w:r>
      <w:r w:rsidR="00FB0A45" w:rsidRPr="00527B77">
        <w:t xml:space="preserve"> and pre- or post-dilatation</w:t>
      </w:r>
      <w:r w:rsidRPr="00527B77">
        <w:t xml:space="preserve">. Rapid ventricular pacing minimizes cardiac output and creates a short window of opportunity in which the operator can deploy the valve prosthesis. Previously, </w:t>
      </w:r>
      <w:r w:rsidR="00F464D8" w:rsidRPr="00527B77">
        <w:t xml:space="preserve">to perform rapid pacing, </w:t>
      </w:r>
      <w:r w:rsidRPr="00527B77">
        <w:t xml:space="preserve">a temporary pacing lead was inserted in all TAVI patients using either the femoral or </w:t>
      </w:r>
      <w:r w:rsidR="003B57DA" w:rsidRPr="00527B77">
        <w:t xml:space="preserve">the </w:t>
      </w:r>
      <w:r w:rsidRPr="00527B77">
        <w:t xml:space="preserve">jugular vein. </w:t>
      </w:r>
      <w:r w:rsidR="00F464D8" w:rsidRPr="00527B77">
        <w:t xml:space="preserve">This temporary pacing lead </w:t>
      </w:r>
      <w:r w:rsidR="0027700B" w:rsidRPr="00527B77">
        <w:t xml:space="preserve">also </w:t>
      </w:r>
      <w:r w:rsidR="00F464D8" w:rsidRPr="00527B77">
        <w:t>provide</w:t>
      </w:r>
      <w:r w:rsidR="003B57DA" w:rsidRPr="00527B77">
        <w:t>s</w:t>
      </w:r>
      <w:r w:rsidR="00F464D8" w:rsidRPr="00527B77">
        <w:t xml:space="preserve"> </w:t>
      </w:r>
      <w:r w:rsidR="00B01BB6" w:rsidRPr="00527B77">
        <w:t>backup</w:t>
      </w:r>
      <w:r w:rsidR="00F464D8" w:rsidRPr="00527B77">
        <w:t xml:space="preserve"> in case high</w:t>
      </w:r>
      <w:r w:rsidR="00094A3F" w:rsidRPr="00527B77">
        <w:t>-</w:t>
      </w:r>
      <w:r w:rsidR="00F464D8" w:rsidRPr="00527B77">
        <w:t>degree conduction disturbances</w:t>
      </w:r>
      <w:r w:rsidR="0097696D" w:rsidRPr="00527B77">
        <w:t xml:space="preserve"> occur</w:t>
      </w:r>
      <w:r w:rsidR="00F464D8" w:rsidRPr="00527B77">
        <w:t xml:space="preserve">. These </w:t>
      </w:r>
      <w:r w:rsidR="00CF0892" w:rsidRPr="00527B77">
        <w:t>disturbances</w:t>
      </w:r>
      <w:r w:rsidR="00F464D8" w:rsidRPr="00527B77">
        <w:t xml:space="preserve"> are encountered frequently due to the anatomical location of </w:t>
      </w:r>
      <w:r w:rsidR="00CF0892" w:rsidRPr="00527B77">
        <w:t>the</w:t>
      </w:r>
      <w:r w:rsidR="00F464D8" w:rsidRPr="00527B77">
        <w:t xml:space="preserve"> conduction pathways near the aortic annulus</w:t>
      </w:r>
      <w:r w:rsidR="00F464D8" w:rsidRPr="00527B77">
        <w:fldChar w:fldCharType="begin">
          <w:fldData xml:space="preserve">PEVuZE5vdGU+PENpdGU+PEF1dGhvcj5Db3N0YTwvQXV0aG9yPjxZZWFyPjIwMTk8L1llYXI+PFJl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</w:fldData>
        </w:fldChar>
      </w:r>
      <w:r w:rsidR="00975BAC" w:rsidRPr="00527B77">
        <w:instrText xml:space="preserve"> ADDIN EN.CITE </w:instrText>
      </w:r>
      <w:r w:rsidR="00975BAC" w:rsidRPr="00527B77">
        <w:fldChar w:fldCharType="begin">
          <w:fldData xml:space="preserve">PEVuZE5vdGU+PENpdGU+PEF1dGhvcj5Db3N0YTwvQXV0aG9yPjxZZWFyPjIwMTk8L1llYXI+PFJl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</w:fldData>
        </w:fldChar>
      </w:r>
      <w:r w:rsidR="00975BAC" w:rsidRPr="00527B77">
        <w:instrText xml:space="preserve"> ADDIN EN.CITE.DATA </w:instrText>
      </w:r>
      <w:r w:rsidR="00975BAC" w:rsidRPr="00527B77">
        <w:fldChar w:fldCharType="end"/>
      </w:r>
      <w:r w:rsidR="00F464D8" w:rsidRPr="00527B77">
        <w:fldChar w:fldCharType="separate"/>
      </w:r>
      <w:r w:rsidR="00975BAC" w:rsidRPr="00527B77">
        <w:rPr>
          <w:vertAlign w:val="superscript"/>
        </w:rPr>
        <w:t>6,7</w:t>
      </w:r>
      <w:r w:rsidR="00F464D8" w:rsidRPr="00527B77">
        <w:fldChar w:fldCharType="end"/>
      </w:r>
      <w:r w:rsidR="00F464D8" w:rsidRPr="00527B77">
        <w:t>. Despite these risks</w:t>
      </w:r>
      <w:r w:rsidRPr="00527B77">
        <w:t>, pacing over the left</w:t>
      </w:r>
      <w:r w:rsidR="00C82B1D" w:rsidRPr="00527B77">
        <w:t xml:space="preserve"> </w:t>
      </w:r>
      <w:r w:rsidRPr="00527B77">
        <w:t>ventricular stiff</w:t>
      </w:r>
      <w:r w:rsidR="00E1023F" w:rsidRPr="00527B77">
        <w:t xml:space="preserve"> </w:t>
      </w:r>
      <w:r w:rsidRPr="00527B77">
        <w:t xml:space="preserve">wire proved an effective and safe strategy for rapid ventricular pacing in patients with </w:t>
      </w:r>
      <w:r w:rsidR="0027700B" w:rsidRPr="00527B77">
        <w:t xml:space="preserve">a </w:t>
      </w:r>
      <w:r w:rsidRPr="00527B77">
        <w:t>low pre-procedural risk of conduction disturbances</w:t>
      </w:r>
      <w:r w:rsidRPr="00527B77">
        <w:fldChar w:fldCharType="begin">
          <w:fldData xml:space="preserve">PEVuZE5vdGU+PENpdGU+PEF1dGhvcj5GYXVyaWU8L0F1dGhvcj48WWVhcj4yMDE5PC9ZZWFyPjxS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</w:fldData>
        </w:fldChar>
      </w:r>
      <w:r w:rsidR="00975BAC" w:rsidRPr="00527B77">
        <w:instrText xml:space="preserve"> ADDIN EN.CITE </w:instrText>
      </w:r>
      <w:r w:rsidR="00975BAC" w:rsidRPr="00527B77">
        <w:fldChar w:fldCharType="begin">
          <w:fldData xml:space="preserve">PEVuZE5vdGU+PENpdGU+PEF1dGhvcj5GYXVyaWU8L0F1dGhvcj48WWVhcj4yMDE5PC9ZZWFyPjxS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</w:fldData>
        </w:fldChar>
      </w:r>
      <w:r w:rsidR="00975BAC" w:rsidRPr="00527B77">
        <w:instrText xml:space="preserve"> ADDIN EN.CITE.DATA </w:instrText>
      </w:r>
      <w:r w:rsidR="00975BAC" w:rsidRPr="00527B77">
        <w:fldChar w:fldCharType="end"/>
      </w:r>
      <w:r w:rsidRPr="00527B77">
        <w:fldChar w:fldCharType="separate"/>
      </w:r>
      <w:r w:rsidR="00975BAC" w:rsidRPr="00527B77">
        <w:rPr>
          <w:vertAlign w:val="superscript"/>
        </w:rPr>
        <w:t>8,9</w:t>
      </w:r>
      <w:r w:rsidRPr="00527B77">
        <w:fldChar w:fldCharType="end"/>
      </w:r>
      <w:r w:rsidRPr="00527B77">
        <w:t xml:space="preserve">. </w:t>
      </w:r>
      <w:r w:rsidR="006D2A8D" w:rsidRPr="00527B77">
        <w:t>T</w:t>
      </w:r>
      <w:r w:rsidR="00901732" w:rsidRPr="00527B77">
        <w:t xml:space="preserve">his approach </w:t>
      </w:r>
      <w:r w:rsidR="009122D2" w:rsidRPr="00527B77">
        <w:t>concomitantly</w:t>
      </w:r>
      <w:r w:rsidR="00740755" w:rsidRPr="00527B77">
        <w:t xml:space="preserve"> </w:t>
      </w:r>
      <w:r w:rsidR="00901732" w:rsidRPr="00527B77">
        <w:t>omitted</w:t>
      </w:r>
      <w:r w:rsidR="00740755" w:rsidRPr="00527B77">
        <w:t xml:space="preserve"> the need for a third access site</w:t>
      </w:r>
      <w:r w:rsidR="006D2A8D" w:rsidRPr="00527B77">
        <w:t xml:space="preserve"> in </w:t>
      </w:r>
      <w:r w:rsidR="00F464D8" w:rsidRPr="00527B77">
        <w:t>eligible patients</w:t>
      </w:r>
      <w:r w:rsidR="00F06086" w:rsidRPr="00527B77">
        <w:t xml:space="preserve">. </w:t>
      </w:r>
      <w:r w:rsidR="00B52035" w:rsidRPr="00527B77">
        <w:t xml:space="preserve">Despite these </w:t>
      </w:r>
      <w:r w:rsidR="003B57DA" w:rsidRPr="00527B77">
        <w:t>advancements</w:t>
      </w:r>
      <w:r w:rsidR="00B52035" w:rsidRPr="00527B77">
        <w:t xml:space="preserve">, </w:t>
      </w:r>
      <w:r w:rsidR="0097696D" w:rsidRPr="00527B77">
        <w:t>temporary pacing leads are still typically placed in patients with a high pre-</w:t>
      </w:r>
      <w:r w:rsidR="0097696D" w:rsidRPr="00527B77">
        <w:lastRenderedPageBreak/>
        <w:t>procedural risk of conduction abnormalities</w:t>
      </w:r>
      <w:r w:rsidR="00A316FE" w:rsidRPr="00527B77">
        <w:fldChar w:fldCharType="begin">
          <w:fldData xml:space="preserve">PEVuZE5vdGU+PENpdGU+PEF1dGhvcj5Ib2trZW48L0F1dGhvcj48WWVhcj4yMDIyPC9ZZWFyPjxS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</w:fldData>
        </w:fldChar>
      </w:r>
      <w:r w:rsidR="00975BAC" w:rsidRPr="00527B77">
        <w:instrText xml:space="preserve"> ADDIN EN.CITE </w:instrText>
      </w:r>
      <w:r w:rsidR="00975BAC" w:rsidRPr="00527B77">
        <w:fldChar w:fldCharType="begin">
          <w:fldData xml:space="preserve">PEVuZE5vdGU+PENpdGU+PEF1dGhvcj5Ib2trZW48L0F1dGhvcj48WWVhcj4yMDIyPC9ZZWFyPjxS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</w:fldData>
        </w:fldChar>
      </w:r>
      <w:r w:rsidR="00975BAC" w:rsidRPr="00527B77">
        <w:instrText xml:space="preserve"> ADDIN EN.CITE.DATA </w:instrText>
      </w:r>
      <w:r w:rsidR="00975BAC" w:rsidRPr="00527B77">
        <w:fldChar w:fldCharType="end"/>
      </w:r>
      <w:r w:rsidR="00A316FE" w:rsidRPr="00527B77">
        <w:fldChar w:fldCharType="separate"/>
      </w:r>
      <w:r w:rsidR="00975BAC" w:rsidRPr="00527B77">
        <w:rPr>
          <w:vertAlign w:val="superscript"/>
        </w:rPr>
        <w:t>10</w:t>
      </w:r>
      <w:r w:rsidR="00A316FE" w:rsidRPr="00527B77">
        <w:fldChar w:fldCharType="end"/>
      </w:r>
      <w:r w:rsidR="0097696D" w:rsidRPr="00527B77">
        <w:t>,</w:t>
      </w:r>
      <w:r w:rsidR="00A90A26" w:rsidRPr="00527B77">
        <w:t xml:space="preserve"> resulting in an increased risk of access</w:t>
      </w:r>
      <w:r w:rsidR="0097696D" w:rsidRPr="00527B77">
        <w:t xml:space="preserve"> </w:t>
      </w:r>
      <w:r w:rsidR="00A90A26" w:rsidRPr="00527B77">
        <w:t>site</w:t>
      </w:r>
      <w:r w:rsidR="0097696D" w:rsidRPr="00527B77">
        <w:t>-</w:t>
      </w:r>
      <w:r w:rsidR="00A90A26" w:rsidRPr="00527B77">
        <w:t>related complications.</w:t>
      </w:r>
      <w:r w:rsidR="00F14AF1" w:rsidRPr="00527B77">
        <w:t xml:space="preserve"> </w:t>
      </w:r>
      <w:r w:rsidR="00C13883" w:rsidRPr="00527B77">
        <w:t>In particular, the jugular or femoral vein</w:t>
      </w:r>
      <w:r w:rsidR="00094A3F" w:rsidRPr="00527B77">
        <w:t>s</w:t>
      </w:r>
      <w:r w:rsidR="00C13883" w:rsidRPr="00527B77">
        <w:t>, which are commonly used for pacing lead insertion, are prone to access site-related bleeding</w:t>
      </w:r>
      <w:r w:rsidR="00C13883" w:rsidRPr="00527B77">
        <w:fldChar w:fldCharType="begin">
          <w:fldData xml:space="preserve">PEVuZE5vdGU+PENpdGU+PEF1dGhvcj5Sb29pamFra2VyczwvQXV0aG9yPjxZZWFyPjIwMjQ8L1ll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</w:fldData>
        </w:fldChar>
      </w:r>
      <w:r w:rsidR="00C13883" w:rsidRPr="00527B77">
        <w:instrText xml:space="preserve"> ADDIN EN.CITE </w:instrText>
      </w:r>
      <w:r w:rsidR="00C13883" w:rsidRPr="00527B77">
        <w:fldChar w:fldCharType="begin">
          <w:fldData xml:space="preserve">PEVuZE5vdGU+PENpdGU+PEF1dGhvcj5Sb29pamFra2VyczwvQXV0aG9yPjxZZWFyPjIwMjQ8L1ll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</w:fldData>
        </w:fldChar>
      </w:r>
      <w:r w:rsidR="00C13883" w:rsidRPr="00527B77">
        <w:instrText xml:space="preserve"> ADDIN EN.CITE.DATA </w:instrText>
      </w:r>
      <w:r w:rsidR="00C13883" w:rsidRPr="00527B77">
        <w:fldChar w:fldCharType="end"/>
      </w:r>
      <w:r w:rsidR="00C13883" w:rsidRPr="00527B77">
        <w:fldChar w:fldCharType="separate"/>
      </w:r>
      <w:r w:rsidR="00C13883" w:rsidRPr="00527B77">
        <w:rPr>
          <w:vertAlign w:val="superscript"/>
        </w:rPr>
        <w:t>11</w:t>
      </w:r>
      <w:r w:rsidR="00C13883" w:rsidRPr="00527B77">
        <w:fldChar w:fldCharType="end"/>
      </w:r>
      <w:r w:rsidR="00C13883" w:rsidRPr="00527B77">
        <w:t xml:space="preserve">. </w:t>
      </w:r>
      <w:r w:rsidR="00CF0892" w:rsidRPr="00527B77">
        <w:t>Moreover</w:t>
      </w:r>
      <w:r w:rsidR="00F14AF1" w:rsidRPr="00527B77">
        <w:t xml:space="preserve">, </w:t>
      </w:r>
      <w:r w:rsidR="00F61EA1" w:rsidRPr="00527B77">
        <w:t>jugular</w:t>
      </w:r>
      <w:r w:rsidR="006C6AA3" w:rsidRPr="00527B77">
        <w:t xml:space="preserve"> or femoral venous access</w:t>
      </w:r>
      <w:r w:rsidR="00461718" w:rsidRPr="00527B77">
        <w:t xml:space="preserve"> </w:t>
      </w:r>
      <w:r w:rsidR="006C6AA3" w:rsidRPr="00527B77">
        <w:t>for temporary pacing lead insertion preclude</w:t>
      </w:r>
      <w:r w:rsidR="003B57DA" w:rsidRPr="00527B77">
        <w:t>s</w:t>
      </w:r>
      <w:r w:rsidR="006C6AA3" w:rsidRPr="00527B77">
        <w:t xml:space="preserve"> early mobilization</w:t>
      </w:r>
      <w:r w:rsidR="00CF0892" w:rsidRPr="00527B77">
        <w:t xml:space="preserve"> to</w:t>
      </w:r>
      <w:r w:rsidR="006C6AA3" w:rsidRPr="00527B77">
        <w:t xml:space="preserve"> prevent lead dislocation</w:t>
      </w:r>
      <w:r w:rsidR="00CF0892" w:rsidRPr="00527B77">
        <w:t xml:space="preserve"> after the procedure</w:t>
      </w:r>
      <w:r w:rsidR="004D2655" w:rsidRPr="00527B77">
        <w:t>.</w:t>
      </w:r>
    </w:p>
    <w:p w14:paraId="07040534" w14:textId="77777777" w:rsidR="00F61EA1" w:rsidRPr="00527B77" w:rsidRDefault="00F61EA1" w:rsidP="00527B77"/>
    <w:p w14:paraId="7BD1E1FB" w14:textId="6A4227F6" w:rsidR="009F605E" w:rsidRPr="00527B77" w:rsidRDefault="006206D1" w:rsidP="00527B77">
      <w:r w:rsidRPr="00527B77">
        <w:t>In an attempt to address and improve both</w:t>
      </w:r>
      <w:r w:rsidR="00CA750B" w:rsidRPr="00527B77">
        <w:t xml:space="preserve"> secondary</w:t>
      </w:r>
      <w:r w:rsidRPr="00527B77">
        <w:t xml:space="preserve"> access sites</w:t>
      </w:r>
      <w:r w:rsidR="00DC12E1" w:rsidRPr="00527B77">
        <w:t xml:space="preserve">, the TAVI XS trial investigated whether </w:t>
      </w:r>
      <w:r w:rsidR="007E47F8" w:rsidRPr="00527B77">
        <w:t>using</w:t>
      </w:r>
      <w:r w:rsidR="00DC12E1" w:rsidRPr="00527B77">
        <w:t xml:space="preserve"> an upper-extremity approach for secondary access would result in fewer clinically relevant access-site</w:t>
      </w:r>
      <w:r w:rsidR="00094A3F" w:rsidRPr="00527B77">
        <w:t>-</w:t>
      </w:r>
      <w:r w:rsidR="00DC12E1" w:rsidRPr="00527B77">
        <w:t>related bleeding complications</w:t>
      </w:r>
      <w:r w:rsidR="00B12BFF" w:rsidRPr="00527B77">
        <w:fldChar w:fldCharType="begin">
          <w:fldData xml:space="preserve">PEVuZE5vdGU+PENpdGU+PEF1dGhvcj5Sb29pamFra2VyczwvQXV0aG9yPjxZZWFyPjIwMjQ8L1ll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</w:fldData>
        </w:fldChar>
      </w:r>
      <w:r w:rsidR="00C13883" w:rsidRPr="00527B77">
        <w:instrText xml:space="preserve"> ADDIN EN.CITE </w:instrText>
      </w:r>
      <w:r w:rsidR="00C13883" w:rsidRPr="00527B77">
        <w:fldChar w:fldCharType="begin">
          <w:fldData xml:space="preserve">PEVuZE5vdGU+PENpdGU+PEF1dGhvcj5Sb29pamFra2VyczwvQXV0aG9yPjxZZWFyPjIwMjQ8L1ll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</w:fldData>
        </w:fldChar>
      </w:r>
      <w:r w:rsidR="00C13883" w:rsidRPr="00527B77">
        <w:instrText xml:space="preserve"> ADDIN EN.CITE.DATA </w:instrText>
      </w:r>
      <w:r w:rsidR="00C13883" w:rsidRPr="00527B77">
        <w:fldChar w:fldCharType="end"/>
      </w:r>
      <w:r w:rsidR="00B12BFF" w:rsidRPr="00527B77">
        <w:fldChar w:fldCharType="separate"/>
      </w:r>
      <w:r w:rsidR="00C13883" w:rsidRPr="00527B77">
        <w:rPr>
          <w:vertAlign w:val="superscript"/>
        </w:rPr>
        <w:t>12</w:t>
      </w:r>
      <w:r w:rsidR="00B12BFF" w:rsidRPr="00527B77">
        <w:fldChar w:fldCharType="end"/>
      </w:r>
      <w:r w:rsidR="00DC12E1" w:rsidRPr="00527B77">
        <w:t xml:space="preserve">. Aside from investigating secondary </w:t>
      </w:r>
      <w:r w:rsidR="00DF1C3F" w:rsidRPr="00527B77">
        <w:t>radial</w:t>
      </w:r>
      <w:r w:rsidR="00DC12E1" w:rsidRPr="00527B77">
        <w:t xml:space="preserve"> access, the TAVI XS trial</w:t>
      </w:r>
      <w:r w:rsidR="002228D3" w:rsidRPr="00527B77">
        <w:t xml:space="preserve"> aimed to investigate an upper-extremity approach for temporary pacing lead placement. This novel strategy had previously been investigated in a prospective </w:t>
      </w:r>
      <w:r w:rsidR="00D341BD" w:rsidRPr="00527B77">
        <w:t>registry,</w:t>
      </w:r>
      <w:r w:rsidR="002228D3" w:rsidRPr="00527B77">
        <w:t xml:space="preserve"> </w:t>
      </w:r>
      <w:r w:rsidR="00455FED" w:rsidRPr="00527B77">
        <w:t>which showed</w:t>
      </w:r>
      <w:r w:rsidR="002228D3" w:rsidRPr="00527B77">
        <w:t xml:space="preserve"> that </w:t>
      </w:r>
      <w:r w:rsidR="00DF1C3F" w:rsidRPr="00527B77">
        <w:t>its</w:t>
      </w:r>
      <w:r w:rsidR="002228D3" w:rsidRPr="00527B77">
        <w:t xml:space="preserve"> use is safe and effective</w:t>
      </w:r>
      <w:r w:rsidR="00942649" w:rsidRPr="00527B77">
        <w:fldChar w:fldCharType="begin">
          <w:fldData xml:space="preserve">PEVuZE5vdGU+PENpdGU+PEF1dGhvcj5Sb29pamFra2VyczwvQXV0aG9yPjxZZWFyPjIwMjQ8L1ll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</w:fldData>
        </w:fldChar>
      </w:r>
      <w:r w:rsidR="00C13883" w:rsidRPr="00527B77">
        <w:instrText xml:space="preserve"> ADDIN EN.CITE </w:instrText>
      </w:r>
      <w:r w:rsidR="00C13883" w:rsidRPr="00527B77">
        <w:fldChar w:fldCharType="begin">
          <w:fldData xml:space="preserve">PEVuZE5vdGU+PENpdGU+PEF1dGhvcj5Sb29pamFra2VyczwvQXV0aG9yPjxZZWFyPjIwMjQ8L1ll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</w:fldData>
        </w:fldChar>
      </w:r>
      <w:r w:rsidR="00C13883" w:rsidRPr="00527B77">
        <w:instrText xml:space="preserve"> ADDIN EN.CITE.DATA </w:instrText>
      </w:r>
      <w:r w:rsidR="00C13883" w:rsidRPr="00527B77">
        <w:fldChar w:fldCharType="end"/>
      </w:r>
      <w:r w:rsidR="00942649" w:rsidRPr="00527B77">
        <w:fldChar w:fldCharType="separate"/>
      </w:r>
      <w:r w:rsidR="00C13883" w:rsidRPr="00527B77">
        <w:rPr>
          <w:vertAlign w:val="superscript"/>
        </w:rPr>
        <w:t>11</w:t>
      </w:r>
      <w:r w:rsidR="00942649" w:rsidRPr="00527B77">
        <w:fldChar w:fldCharType="end"/>
      </w:r>
      <w:r w:rsidR="00CA750B" w:rsidRPr="00527B77">
        <w:t xml:space="preserve">. Moreover, </w:t>
      </w:r>
      <w:r w:rsidR="00B4030A" w:rsidRPr="00527B77">
        <w:t>the</w:t>
      </w:r>
      <w:r w:rsidR="00CA750B" w:rsidRPr="00527B77">
        <w:t xml:space="preserve"> use</w:t>
      </w:r>
      <w:r w:rsidR="00B4030A" w:rsidRPr="00527B77">
        <w:t xml:space="preserve"> of this upper-extremity approach for temporary pacing lead placement</w:t>
      </w:r>
      <w:r w:rsidR="00CA750B" w:rsidRPr="00527B77">
        <w:t xml:space="preserve"> is </w:t>
      </w:r>
      <w:r w:rsidR="00455FED" w:rsidRPr="00527B77">
        <w:t>associated with</w:t>
      </w:r>
      <w:r w:rsidR="002228D3" w:rsidRPr="00527B77">
        <w:t xml:space="preserve"> a significantly shorter time to mobilization </w:t>
      </w:r>
      <w:r w:rsidR="00455FED" w:rsidRPr="00527B77">
        <w:t>compared with</w:t>
      </w:r>
      <w:r w:rsidR="002228D3" w:rsidRPr="00527B77">
        <w:t xml:space="preserve"> a femoral or jugular approach.</w:t>
      </w:r>
      <w:r w:rsidR="00D341BD" w:rsidRPr="00527B77">
        <w:t xml:space="preserve"> This is particularly relevant as prolonged immobilization is a known risk factor for delirium</w:t>
      </w:r>
      <w:r w:rsidR="00D341BD" w:rsidRPr="00527B77">
        <w:fldChar w:fldCharType="begin">
          <w:fldData xml:space="preserve">PEVuZE5vdGU+PENpdGU+PEF1dGhvcj5WZW5kcmlrPC9BdXRob3I+PFllYXI+MjAyMDwvWWVhcj48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</w:fldData>
        </w:fldChar>
      </w:r>
      <w:r w:rsidR="00B12BFF" w:rsidRPr="00527B77">
        <w:instrText xml:space="preserve"> ADDIN EN.CITE </w:instrText>
      </w:r>
      <w:r w:rsidR="00B12BFF" w:rsidRPr="00527B77">
        <w:fldChar w:fldCharType="begin">
          <w:fldData xml:space="preserve">PEVuZE5vdGU+PENpdGU+PEF1dGhvcj5WZW5kcmlrPC9BdXRob3I+PFllYXI+MjAyMDwvWWVhcj48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</w:fldData>
        </w:fldChar>
      </w:r>
      <w:r w:rsidR="00B12BFF" w:rsidRPr="00527B77">
        <w:instrText xml:space="preserve"> ADDIN EN.CITE.DATA </w:instrText>
      </w:r>
      <w:r w:rsidR="00B12BFF" w:rsidRPr="00527B77">
        <w:fldChar w:fldCharType="end"/>
      </w:r>
      <w:r w:rsidR="00D341BD" w:rsidRPr="00527B77">
        <w:fldChar w:fldCharType="separate"/>
      </w:r>
      <w:r w:rsidR="00B12BFF" w:rsidRPr="00527B77">
        <w:rPr>
          <w:vertAlign w:val="superscript"/>
        </w:rPr>
        <w:t>13,14</w:t>
      </w:r>
      <w:r w:rsidR="00D341BD" w:rsidRPr="00527B77">
        <w:fldChar w:fldCharType="end"/>
      </w:r>
      <w:r w:rsidR="00D341BD" w:rsidRPr="00527B77">
        <w:t>, which</w:t>
      </w:r>
      <w:r w:rsidR="00EE70E9" w:rsidRPr="00527B77">
        <w:t xml:space="preserve"> is</w:t>
      </w:r>
      <w:r w:rsidRPr="00527B77">
        <w:t xml:space="preserve"> subsequently</w:t>
      </w:r>
      <w:r w:rsidR="00D341BD" w:rsidRPr="00527B77">
        <w:t xml:space="preserve"> associated with </w:t>
      </w:r>
      <w:r w:rsidR="00EE70E9" w:rsidRPr="00527B77">
        <w:t xml:space="preserve">an </w:t>
      </w:r>
      <w:r w:rsidR="00D341BD" w:rsidRPr="00527B77">
        <w:t xml:space="preserve">increased duration of hospitalization </w:t>
      </w:r>
      <w:r w:rsidRPr="00527B77">
        <w:t xml:space="preserve">and </w:t>
      </w:r>
      <w:r w:rsidR="00EE70E9" w:rsidRPr="00527B77">
        <w:t>higher</w:t>
      </w:r>
      <w:r w:rsidRPr="00527B77">
        <w:t xml:space="preserve"> rate</w:t>
      </w:r>
      <w:r w:rsidR="00EE70E9" w:rsidRPr="00527B77">
        <w:t>s</w:t>
      </w:r>
      <w:r w:rsidRPr="00527B77">
        <w:t xml:space="preserve"> of </w:t>
      </w:r>
      <w:r w:rsidR="00D341BD" w:rsidRPr="00527B77">
        <w:t>rehospitalization and</w:t>
      </w:r>
      <w:r w:rsidRPr="00527B77">
        <w:t xml:space="preserve"> </w:t>
      </w:r>
      <w:r w:rsidR="00D341BD" w:rsidRPr="00527B77">
        <w:t>mortality</w:t>
      </w:r>
      <w:r w:rsidR="00D341BD" w:rsidRPr="00527B77">
        <w:fldChar w:fldCharType="begin">
          <w:fldData xml:space="preserve">PEVuZE5vdGU+PENpdGU+PEF1dGhvcj5IdWRlZDwvQXV0aG9yPjxZZWFyPjIwMTc8L1llYXI+PFJl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==
</w:fldData>
        </w:fldChar>
      </w:r>
      <w:r w:rsidR="00B12BFF" w:rsidRPr="00527B77">
        <w:instrText xml:space="preserve"> ADDIN EN.CITE </w:instrText>
      </w:r>
      <w:r w:rsidR="00B12BFF" w:rsidRPr="00527B77">
        <w:fldChar w:fldCharType="begin">
          <w:fldData xml:space="preserve">PEVuZE5vdGU+PENpdGU+PEF1dGhvcj5IdWRlZDwvQXV0aG9yPjxZZWFyPjIwMTc8L1llYXI+PFJl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==
</w:fldData>
        </w:fldChar>
      </w:r>
      <w:r w:rsidR="00B12BFF" w:rsidRPr="00527B77">
        <w:instrText xml:space="preserve"> ADDIN EN.CITE.DATA </w:instrText>
      </w:r>
      <w:r w:rsidR="00B12BFF" w:rsidRPr="00527B77">
        <w:fldChar w:fldCharType="end"/>
      </w:r>
      <w:r w:rsidR="00D341BD" w:rsidRPr="00527B77">
        <w:fldChar w:fldCharType="separate"/>
      </w:r>
      <w:r w:rsidR="00B12BFF" w:rsidRPr="00527B77">
        <w:rPr>
          <w:vertAlign w:val="superscript"/>
        </w:rPr>
        <w:t>15,16</w:t>
      </w:r>
      <w:r w:rsidR="00D341BD" w:rsidRPr="00527B77">
        <w:fldChar w:fldCharType="end"/>
      </w:r>
      <w:r w:rsidR="00D341BD" w:rsidRPr="00527B77">
        <w:t>.</w:t>
      </w:r>
    </w:p>
    <w:p w14:paraId="78D83C87" w14:textId="77777777" w:rsidR="005A3E35" w:rsidRPr="00527B77" w:rsidRDefault="005A3E35" w:rsidP="00527B77"/>
    <w:p w14:paraId="0FBB6FA3" w14:textId="1313C77A" w:rsidR="00336854" w:rsidRPr="00527B77" w:rsidRDefault="009F605E" w:rsidP="00527B77">
      <w:r w:rsidRPr="00527B77">
        <w:t xml:space="preserve">The TAVI XS trial was a pragmatic study with </w:t>
      </w:r>
      <w:r w:rsidR="00EA5AB0" w:rsidRPr="00527B77">
        <w:t>few</w:t>
      </w:r>
      <w:r w:rsidRPr="00527B77">
        <w:t xml:space="preserve"> exclusion criteria</w:t>
      </w:r>
      <w:r w:rsidR="007D7A5C" w:rsidRPr="00527B77">
        <w:t>, affirming the scope of th</w:t>
      </w:r>
      <w:r w:rsidR="00D341BD" w:rsidRPr="00527B77">
        <w:t>e presented</w:t>
      </w:r>
      <w:r w:rsidR="007D7A5C" w:rsidRPr="00527B77">
        <w:t xml:space="preserve"> approach. All transfemoral TAVI patients, </w:t>
      </w:r>
      <w:r w:rsidR="00D02A05" w:rsidRPr="00527B77">
        <w:t>with</w:t>
      </w:r>
      <w:r w:rsidR="007D7A5C" w:rsidRPr="00527B77">
        <w:t xml:space="preserve"> no evident contraindications for radial</w:t>
      </w:r>
      <w:r w:rsidR="00D02A05" w:rsidRPr="00527B77">
        <w:t>-</w:t>
      </w:r>
      <w:r w:rsidR="007D7A5C" w:rsidRPr="00527B77">
        <w:t xml:space="preserve"> or femoral </w:t>
      </w:r>
      <w:r w:rsidR="00D02A05" w:rsidRPr="00527B77">
        <w:t xml:space="preserve">arterial </w:t>
      </w:r>
      <w:r w:rsidR="00E6244A" w:rsidRPr="00527B77">
        <w:t>acc</w:t>
      </w:r>
      <w:r w:rsidR="00D02A05" w:rsidRPr="00527B77">
        <w:t xml:space="preserve">ess (such as known occlusion) and no contraindications for upper-arm or femoral venous access (such as a known disruption of vascular patency) </w:t>
      </w:r>
      <w:r w:rsidR="00F733D1" w:rsidRPr="00527B77">
        <w:t xml:space="preserve">and no intended use for a cerebral embolic protection </w:t>
      </w:r>
      <w:r w:rsidR="00264E76" w:rsidRPr="00527B77">
        <w:t xml:space="preserve">device, </w:t>
      </w:r>
      <w:r w:rsidR="00D02A05" w:rsidRPr="00527B77">
        <w:t xml:space="preserve">were deemed eligible for </w:t>
      </w:r>
      <w:r w:rsidR="0040453C" w:rsidRPr="00527B77">
        <w:t>participation.</w:t>
      </w:r>
      <w:r w:rsidR="00BC4F21" w:rsidRPr="00527B77">
        <w:t xml:space="preserve"> </w:t>
      </w:r>
      <w:r w:rsidR="0040453C" w:rsidRPr="00527B77">
        <w:t xml:space="preserve">As </w:t>
      </w:r>
      <w:r w:rsidR="006B12E7" w:rsidRPr="00527B77">
        <w:t xml:space="preserve">the results </w:t>
      </w:r>
      <w:r w:rsidR="00D84542" w:rsidRPr="00527B77">
        <w:t>of</w:t>
      </w:r>
      <w:r w:rsidR="006B12E7" w:rsidRPr="00527B77">
        <w:t xml:space="preserve"> the aforementioned registry and clinical trial</w:t>
      </w:r>
      <w:r w:rsidR="0040453C" w:rsidRPr="00527B77">
        <w:t xml:space="preserve"> </w:t>
      </w:r>
      <w:r w:rsidR="00D84542" w:rsidRPr="00527B77">
        <w:t>show the possible benefit of this approach</w:t>
      </w:r>
      <w:r w:rsidR="0040453C" w:rsidRPr="00527B77">
        <w:t xml:space="preserve">, the main objective of this protocol is to describe the upper-extremity approach </w:t>
      </w:r>
      <w:r w:rsidR="00E75920" w:rsidRPr="00527B77">
        <w:t xml:space="preserve">as investigated in the TAVI XS trial, </w:t>
      </w:r>
      <w:r w:rsidR="0040453C" w:rsidRPr="00527B77">
        <w:t xml:space="preserve">in greater detail. </w:t>
      </w:r>
      <w:r w:rsidR="00C61AFB" w:rsidRPr="00527B77">
        <w:t>This protocol focuses</w:t>
      </w:r>
      <w:r w:rsidR="000C46B3" w:rsidRPr="00527B77">
        <w:t xml:space="preserve"> mainly</w:t>
      </w:r>
      <w:r w:rsidR="00C61AFB" w:rsidRPr="00527B77">
        <w:t xml:space="preserve"> on the </w:t>
      </w:r>
      <w:r w:rsidR="009C5D63" w:rsidRPr="00527B77">
        <w:t>upper-extremity</w:t>
      </w:r>
      <w:r w:rsidR="00C61AFB" w:rsidRPr="00527B77">
        <w:t xml:space="preserve"> venous access for temporary pacing lead insertion, as </w:t>
      </w:r>
      <w:r w:rsidR="00647B94" w:rsidRPr="00527B77">
        <w:t>most</w:t>
      </w:r>
      <w:r w:rsidR="00C61AFB" w:rsidRPr="00527B77">
        <w:t xml:space="preserve"> operators will be unfamiliar with this approach. The </w:t>
      </w:r>
      <w:r w:rsidR="0040453C" w:rsidRPr="00527B77">
        <w:t xml:space="preserve">method </w:t>
      </w:r>
      <w:r w:rsidR="00974B68" w:rsidRPr="00527B77">
        <w:t xml:space="preserve">presented </w:t>
      </w:r>
      <w:r w:rsidR="0040453C" w:rsidRPr="00527B77">
        <w:t xml:space="preserve">is readily applicable </w:t>
      </w:r>
      <w:r w:rsidR="00974B68" w:rsidRPr="00527B77">
        <w:t>to</w:t>
      </w:r>
      <w:r w:rsidR="0040453C" w:rsidRPr="00527B77">
        <w:t xml:space="preserve"> most TAVI patients</w:t>
      </w:r>
      <w:r w:rsidR="00974B68" w:rsidRPr="00527B77">
        <w:t>,</w:t>
      </w:r>
      <w:r w:rsidR="0040453C" w:rsidRPr="00527B77">
        <w:t xml:space="preserve"> directly reduces access site-related bleeding complications</w:t>
      </w:r>
      <w:r w:rsidR="00094A3F" w:rsidRPr="00527B77">
        <w:t>,</w:t>
      </w:r>
      <w:r w:rsidR="00DF1C3F" w:rsidRPr="00527B77">
        <w:t xml:space="preserve"> and</w:t>
      </w:r>
      <w:r w:rsidR="00F73644" w:rsidRPr="00527B77">
        <w:t xml:space="preserve"> reduces </w:t>
      </w:r>
      <w:r w:rsidR="00DF1C3F" w:rsidRPr="00527B77">
        <w:t xml:space="preserve">time to mobilization </w:t>
      </w:r>
      <w:r w:rsidR="00812514" w:rsidRPr="00527B77">
        <w:t>in</w:t>
      </w:r>
      <w:r w:rsidR="00DF1C3F" w:rsidRPr="00527B77">
        <w:t xml:space="preserve"> patients requiring extended pacing</w:t>
      </w:r>
      <w:r w:rsidR="006232A7" w:rsidRPr="00527B77">
        <w:t>.</w:t>
      </w:r>
      <w:r w:rsidR="00C61AFB" w:rsidRPr="00527B77">
        <w:t xml:space="preserve"> </w:t>
      </w:r>
      <w:r w:rsidR="006232A7" w:rsidRPr="00527B77">
        <w:t>It</w:t>
      </w:r>
      <w:r w:rsidR="00C61AFB" w:rsidRPr="00527B77">
        <w:t xml:space="preserve"> should</w:t>
      </w:r>
      <w:r w:rsidR="00FD79EF" w:rsidRPr="00527B77">
        <w:t>,</w:t>
      </w:r>
      <w:r w:rsidR="00C61AFB" w:rsidRPr="00527B77">
        <w:t xml:space="preserve"> therefore</w:t>
      </w:r>
      <w:r w:rsidR="00FD79EF" w:rsidRPr="00527B77">
        <w:t>,</w:t>
      </w:r>
      <w:r w:rsidR="00C61AFB" w:rsidRPr="00527B77">
        <w:t xml:space="preserve"> be considered in </w:t>
      </w:r>
      <w:r w:rsidR="00790B01" w:rsidRPr="00527B77">
        <w:t xml:space="preserve">all </w:t>
      </w:r>
      <w:r w:rsidR="00C61AFB" w:rsidRPr="00527B77">
        <w:t>eligible transfemoral TAVI patients</w:t>
      </w:r>
      <w:r w:rsidR="00BE28C6" w:rsidRPr="00527B77">
        <w:t>.</w:t>
      </w:r>
    </w:p>
    <w:p w14:paraId="5801EC98" w14:textId="77777777" w:rsidR="00BE28C6" w:rsidRPr="00527B77" w:rsidRDefault="00BE28C6" w:rsidP="00527B77">
      <w:pPr>
        <w:ind w:firstLine="720"/>
      </w:pPr>
    </w:p>
    <w:p w14:paraId="32A92E82" w14:textId="4D3B1DE4" w:rsidR="006E4797" w:rsidRPr="00527B77" w:rsidRDefault="00551D82" w:rsidP="00527B77">
      <w:r w:rsidRPr="00527B77">
        <w:rPr>
          <w:b/>
        </w:rPr>
        <w:t>PROTOCOL:</w:t>
      </w:r>
    </w:p>
    <w:p w14:paraId="6DD2FA0B" w14:textId="74B2D49C" w:rsidR="00223D68" w:rsidRPr="00527B77" w:rsidRDefault="00915AF0" w:rsidP="00527B77">
      <w:r w:rsidRPr="00527B77">
        <w:t xml:space="preserve">The </w:t>
      </w:r>
      <w:r w:rsidR="00462B79" w:rsidRPr="00527B77">
        <w:t>following method has been investigated in a previous trial (TAVI XS)</w:t>
      </w:r>
      <w:r w:rsidR="000A5C75"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0A5C75" w:rsidRPr="00527B77">
        <w:instrText xml:space="preserve"> ADDIN EN.CITE </w:instrText>
      </w:r>
      <w:r w:rsidR="000A5C75"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0A5C75" w:rsidRPr="00527B77">
        <w:instrText xml:space="preserve"> ADDIN EN.CITE.DATA </w:instrText>
      </w:r>
      <w:r w:rsidR="000A5C75" w:rsidRPr="00527B77">
        <w:fldChar w:fldCharType="end"/>
      </w:r>
      <w:r w:rsidR="000A5C75" w:rsidRPr="00527B77">
        <w:fldChar w:fldCharType="separate"/>
      </w:r>
      <w:r w:rsidR="000A5C75" w:rsidRPr="00527B77">
        <w:rPr>
          <w:noProof/>
          <w:vertAlign w:val="superscript"/>
        </w:rPr>
        <w:t>17</w:t>
      </w:r>
      <w:r w:rsidR="000A5C75" w:rsidRPr="00527B77">
        <w:fldChar w:fldCharType="end"/>
      </w:r>
      <w:r w:rsidRPr="00527B77">
        <w:t>.</w:t>
      </w:r>
      <w:r w:rsidR="005B0AED" w:rsidRPr="00527B77">
        <w:t xml:space="preserve"> Written informed consent was obtained from all participants prior to study enrollment.</w:t>
      </w:r>
      <w:r w:rsidRPr="00527B77">
        <w:t xml:space="preserve"> The trial was conducted in accordance with the principles of ICH-GCP, applicable privacy requirements</w:t>
      </w:r>
      <w:r w:rsidR="00094A3F" w:rsidRPr="00527B77">
        <w:t>,</w:t>
      </w:r>
      <w:r w:rsidRPr="00527B77">
        <w:t xml:space="preserve"> and guiding principles of the Declaration of Helsinki. The </w:t>
      </w:r>
      <w:r w:rsidR="00D84542" w:rsidRPr="00527B77">
        <w:t>TAVI XS trial</w:t>
      </w:r>
      <w:r w:rsidRPr="00527B77">
        <w:t xml:space="preserve"> has been approved by the Medical Research Ethics Committee Oost-Nederland and the review board of each participating site.</w:t>
      </w:r>
    </w:p>
    <w:p w14:paraId="1449B7CF" w14:textId="77777777" w:rsidR="0061220C" w:rsidRPr="00527B77" w:rsidRDefault="005B0AED" w:rsidP="00527B77">
      <w:r w:rsidRPr="00527B77">
        <w:tab/>
      </w:r>
    </w:p>
    <w:p w14:paraId="7D230502" w14:textId="006D95C2" w:rsidR="0061220C" w:rsidRPr="00527B77" w:rsidRDefault="0061220C" w:rsidP="00527B77">
      <w:pPr>
        <w:pStyle w:val="Lijstalinea"/>
        <w:numPr>
          <w:ilvl w:val="0"/>
          <w:numId w:val="36"/>
        </w:numPr>
        <w:spacing w:after="0" w:line="240" w:lineRule="auto"/>
        <w:ind w:left="0" w:firstLine="0"/>
        <w:contextualSpacing w:val="0"/>
        <w:jc w:val="both"/>
        <w:rPr>
          <w:rFonts w:ascii="Calibri" w:hAnsi="Calibri" w:cs="Calibri"/>
          <w:b/>
          <w:bCs/>
          <w:sz w:val="24"/>
          <w:szCs w:val="24"/>
        </w:rPr>
      </w:pPr>
      <w:r w:rsidRPr="00527B77">
        <w:rPr>
          <w:rFonts w:ascii="Calibri" w:hAnsi="Calibri" w:cs="Calibri"/>
          <w:b/>
          <w:bCs/>
          <w:sz w:val="24"/>
          <w:szCs w:val="24"/>
        </w:rPr>
        <w:t>Patient inclusion and exclusion</w:t>
      </w:r>
    </w:p>
    <w:p w14:paraId="5D93084A" w14:textId="77777777" w:rsidR="0061220C" w:rsidRPr="00527B77" w:rsidRDefault="0061220C" w:rsidP="00527B77">
      <w:pPr>
        <w:pStyle w:val="Lijstalinea"/>
        <w:spacing w:after="0" w:line="240" w:lineRule="auto"/>
        <w:ind w:left="0"/>
        <w:contextualSpacing w:val="0"/>
        <w:jc w:val="both"/>
        <w:rPr>
          <w:rFonts w:ascii="Calibri" w:hAnsi="Calibri" w:cs="Calibri"/>
          <w:sz w:val="24"/>
          <w:szCs w:val="24"/>
        </w:rPr>
      </w:pPr>
    </w:p>
    <w:p w14:paraId="593D2AE2" w14:textId="4B1C606D" w:rsidR="000325B3" w:rsidRPr="00527B77" w:rsidRDefault="00950F74" w:rsidP="00527B77">
      <w:pPr>
        <w:pStyle w:val="Lijstalinea"/>
        <w:numPr>
          <w:ilvl w:val="1"/>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All patients aged 18 years or older undergoing transfemoral TAVI should be considered for th</w:t>
      </w:r>
      <w:r w:rsidR="00BB4F3B" w:rsidRPr="00527B77">
        <w:rPr>
          <w:rFonts w:ascii="Calibri" w:hAnsi="Calibri" w:cs="Calibri"/>
          <w:sz w:val="24"/>
          <w:szCs w:val="24"/>
        </w:rPr>
        <w:t>is</w:t>
      </w:r>
      <w:r w:rsidRPr="00527B77">
        <w:rPr>
          <w:rFonts w:ascii="Calibri" w:hAnsi="Calibri" w:cs="Calibri"/>
          <w:sz w:val="24"/>
          <w:szCs w:val="24"/>
        </w:rPr>
        <w:t xml:space="preserve"> method, provided no exclusion criteria are present.</w:t>
      </w:r>
    </w:p>
    <w:p w14:paraId="49C6DD34" w14:textId="77777777" w:rsidR="000325B3" w:rsidRPr="00527B77" w:rsidRDefault="000325B3" w:rsidP="00527B77">
      <w:pPr>
        <w:pStyle w:val="Lijstalinea"/>
        <w:spacing w:after="0" w:line="240" w:lineRule="auto"/>
        <w:ind w:left="0"/>
        <w:contextualSpacing w:val="0"/>
        <w:jc w:val="both"/>
        <w:rPr>
          <w:rFonts w:ascii="Calibri" w:hAnsi="Calibri" w:cs="Calibri"/>
          <w:sz w:val="24"/>
          <w:szCs w:val="24"/>
        </w:rPr>
      </w:pPr>
    </w:p>
    <w:p w14:paraId="2048FA4A" w14:textId="17186384" w:rsidR="000325B3" w:rsidRPr="00527B77" w:rsidRDefault="000325B3" w:rsidP="00527B77">
      <w:pPr>
        <w:pStyle w:val="Lijstalinea"/>
        <w:numPr>
          <w:ilvl w:val="1"/>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lastRenderedPageBreak/>
        <w:t>Exclude p</w:t>
      </w:r>
      <w:r w:rsidR="00121FB3" w:rsidRPr="00527B77">
        <w:rPr>
          <w:rFonts w:ascii="Calibri" w:hAnsi="Calibri" w:cs="Calibri"/>
          <w:sz w:val="24"/>
          <w:szCs w:val="24"/>
        </w:rPr>
        <w:t xml:space="preserve">atients with </w:t>
      </w:r>
      <w:r w:rsidR="000303C0" w:rsidRPr="00527B77">
        <w:rPr>
          <w:rFonts w:ascii="Calibri" w:hAnsi="Calibri" w:cs="Calibri"/>
          <w:sz w:val="24"/>
          <w:szCs w:val="24"/>
        </w:rPr>
        <w:t>contraindication</w:t>
      </w:r>
      <w:r w:rsidR="00121FB3" w:rsidRPr="00527B77">
        <w:rPr>
          <w:rFonts w:ascii="Calibri" w:hAnsi="Calibri" w:cs="Calibri"/>
          <w:sz w:val="24"/>
          <w:szCs w:val="24"/>
        </w:rPr>
        <w:t xml:space="preserve"> for venous access (either upper-arm or femoral vein</w:t>
      </w:r>
      <w:r w:rsidR="009778E6" w:rsidRPr="00527B77">
        <w:rPr>
          <w:rFonts w:ascii="Calibri" w:hAnsi="Calibri" w:cs="Calibri"/>
          <w:sz w:val="24"/>
          <w:szCs w:val="24"/>
        </w:rPr>
        <w:t>; e</w:t>
      </w:r>
      <w:r w:rsidR="00121FB3" w:rsidRPr="00527B77">
        <w:rPr>
          <w:rFonts w:ascii="Calibri" w:hAnsi="Calibri" w:cs="Calibri"/>
          <w:sz w:val="24"/>
          <w:szCs w:val="24"/>
        </w:rPr>
        <w:t>.g.</w:t>
      </w:r>
      <w:r w:rsidR="00094A3F" w:rsidRPr="00527B77">
        <w:rPr>
          <w:rFonts w:ascii="Calibri" w:hAnsi="Calibri" w:cs="Calibri"/>
          <w:sz w:val="24"/>
          <w:szCs w:val="24"/>
        </w:rPr>
        <w:t>,</w:t>
      </w:r>
      <w:r w:rsidR="00121FB3" w:rsidRPr="00527B77">
        <w:rPr>
          <w:rFonts w:ascii="Calibri" w:hAnsi="Calibri" w:cs="Calibri"/>
          <w:sz w:val="24"/>
          <w:szCs w:val="24"/>
        </w:rPr>
        <w:t xml:space="preserve"> known disruption of vascular patency after extensive </w:t>
      </w:r>
      <w:r w:rsidR="002C61EA" w:rsidRPr="00527B77">
        <w:rPr>
          <w:rFonts w:ascii="Calibri" w:hAnsi="Calibri" w:cs="Calibri"/>
          <w:sz w:val="24"/>
          <w:szCs w:val="24"/>
        </w:rPr>
        <w:t xml:space="preserve">thoracic </w:t>
      </w:r>
      <w:r w:rsidR="00121FB3" w:rsidRPr="00527B77">
        <w:rPr>
          <w:rFonts w:ascii="Calibri" w:hAnsi="Calibri" w:cs="Calibri"/>
          <w:sz w:val="24"/>
          <w:szCs w:val="24"/>
        </w:rPr>
        <w:t xml:space="preserve">surgery). </w:t>
      </w:r>
      <w:r w:rsidRPr="00527B77">
        <w:rPr>
          <w:rFonts w:ascii="Calibri" w:hAnsi="Calibri" w:cs="Calibri"/>
          <w:sz w:val="24"/>
          <w:szCs w:val="24"/>
        </w:rPr>
        <w:t>Exclude p</w:t>
      </w:r>
      <w:r w:rsidR="00121FB3" w:rsidRPr="00527B77">
        <w:rPr>
          <w:rFonts w:ascii="Calibri" w:hAnsi="Calibri" w:cs="Calibri"/>
          <w:sz w:val="24"/>
          <w:szCs w:val="24"/>
        </w:rPr>
        <w:t xml:space="preserve">atients if any contraindications for radial or femoral arterial access </w:t>
      </w:r>
      <w:r w:rsidR="00BD2A14" w:rsidRPr="00527B77">
        <w:rPr>
          <w:rFonts w:ascii="Calibri" w:hAnsi="Calibri" w:cs="Calibri"/>
          <w:sz w:val="24"/>
          <w:szCs w:val="24"/>
        </w:rPr>
        <w:t xml:space="preserve">are </w:t>
      </w:r>
      <w:r w:rsidR="00121FB3" w:rsidRPr="00527B77">
        <w:rPr>
          <w:rFonts w:ascii="Calibri" w:hAnsi="Calibri" w:cs="Calibri"/>
          <w:sz w:val="24"/>
          <w:szCs w:val="24"/>
        </w:rPr>
        <w:t>present (e.g.</w:t>
      </w:r>
      <w:r w:rsidR="00094A3F" w:rsidRPr="00527B77">
        <w:rPr>
          <w:rFonts w:ascii="Calibri" w:hAnsi="Calibri" w:cs="Calibri"/>
          <w:sz w:val="24"/>
          <w:szCs w:val="24"/>
        </w:rPr>
        <w:t>,</w:t>
      </w:r>
      <w:r w:rsidR="00121FB3" w:rsidRPr="00527B77">
        <w:rPr>
          <w:rFonts w:ascii="Calibri" w:hAnsi="Calibri" w:cs="Calibri"/>
          <w:sz w:val="24"/>
          <w:szCs w:val="24"/>
        </w:rPr>
        <w:t xml:space="preserve"> known arterial occlusion after prior angiography or occlusion of the arteries due to peripheral artery disease). </w:t>
      </w:r>
      <w:r w:rsidRPr="00527B77">
        <w:rPr>
          <w:rFonts w:ascii="Calibri" w:hAnsi="Calibri" w:cs="Calibri"/>
          <w:sz w:val="24"/>
          <w:szCs w:val="24"/>
        </w:rPr>
        <w:t xml:space="preserve">Exclude </w:t>
      </w:r>
      <w:r w:rsidR="000303C0" w:rsidRPr="00527B77">
        <w:rPr>
          <w:rFonts w:ascii="Calibri" w:hAnsi="Calibri" w:cs="Calibri"/>
          <w:sz w:val="24"/>
          <w:szCs w:val="24"/>
        </w:rPr>
        <w:t>patients</w:t>
      </w:r>
      <w:r w:rsidR="00121FB3" w:rsidRPr="00527B77">
        <w:rPr>
          <w:rFonts w:ascii="Calibri" w:hAnsi="Calibri" w:cs="Calibri"/>
          <w:sz w:val="24"/>
          <w:szCs w:val="24"/>
        </w:rPr>
        <w:t xml:space="preserve"> if a cerebral embolic protection device (requiring additional arterial access) </w:t>
      </w:r>
      <w:r w:rsidR="00D63646" w:rsidRPr="00527B77">
        <w:rPr>
          <w:rFonts w:ascii="Calibri" w:hAnsi="Calibri" w:cs="Calibri"/>
          <w:sz w:val="24"/>
          <w:szCs w:val="24"/>
        </w:rPr>
        <w:t xml:space="preserve">will be </w:t>
      </w:r>
      <w:r w:rsidR="00121FB3" w:rsidRPr="00527B77">
        <w:rPr>
          <w:rFonts w:ascii="Calibri" w:hAnsi="Calibri" w:cs="Calibri"/>
          <w:sz w:val="24"/>
          <w:szCs w:val="24"/>
        </w:rPr>
        <w:t xml:space="preserve">used. </w:t>
      </w:r>
    </w:p>
    <w:p w14:paraId="1A158679" w14:textId="77777777" w:rsidR="000325B3" w:rsidRPr="00527B77" w:rsidRDefault="000325B3" w:rsidP="00527B77">
      <w:pPr>
        <w:pStyle w:val="Lijstalinea"/>
        <w:spacing w:after="0" w:line="240" w:lineRule="auto"/>
        <w:ind w:left="0"/>
        <w:contextualSpacing w:val="0"/>
        <w:jc w:val="both"/>
        <w:rPr>
          <w:rFonts w:ascii="Calibri" w:hAnsi="Calibri" w:cs="Calibri"/>
          <w:sz w:val="24"/>
          <w:szCs w:val="24"/>
        </w:rPr>
      </w:pPr>
    </w:p>
    <w:p w14:paraId="6EBE0E25" w14:textId="22AA1E85" w:rsidR="005B0AED" w:rsidRPr="00527B77" w:rsidRDefault="000325B3" w:rsidP="00527B77">
      <w:pPr>
        <w:pStyle w:val="Lijstalinea"/>
        <w:numPr>
          <w:ilvl w:val="1"/>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Treat p</w:t>
      </w:r>
      <w:r w:rsidR="00A3216F" w:rsidRPr="00527B77">
        <w:rPr>
          <w:rFonts w:ascii="Calibri" w:hAnsi="Calibri" w:cs="Calibri"/>
          <w:sz w:val="24"/>
          <w:szCs w:val="24"/>
        </w:rPr>
        <w:t>atients</w:t>
      </w:r>
      <w:r w:rsidR="00E36900" w:rsidRPr="00527B77">
        <w:rPr>
          <w:rFonts w:ascii="Calibri" w:hAnsi="Calibri" w:cs="Calibri"/>
          <w:sz w:val="24"/>
          <w:szCs w:val="24"/>
        </w:rPr>
        <w:t xml:space="preserve"> </w:t>
      </w:r>
      <w:r w:rsidR="00094A3F" w:rsidRPr="00527B77">
        <w:rPr>
          <w:rFonts w:ascii="Calibri" w:hAnsi="Calibri" w:cs="Calibri"/>
          <w:sz w:val="24"/>
          <w:szCs w:val="24"/>
        </w:rPr>
        <w:t>who</w:t>
      </w:r>
      <w:r w:rsidR="00E36900" w:rsidRPr="00527B77">
        <w:rPr>
          <w:rFonts w:ascii="Calibri" w:hAnsi="Calibri" w:cs="Calibri"/>
          <w:sz w:val="24"/>
          <w:szCs w:val="24"/>
        </w:rPr>
        <w:t xml:space="preserve"> already </w:t>
      </w:r>
      <w:r w:rsidRPr="00527B77">
        <w:rPr>
          <w:rFonts w:ascii="Calibri" w:hAnsi="Calibri" w:cs="Calibri"/>
          <w:sz w:val="24"/>
          <w:szCs w:val="24"/>
        </w:rPr>
        <w:t xml:space="preserve">have a permanent pacemaker implanted using a pacing-over-the-wire strategy and consider them ineligible for the </w:t>
      </w:r>
      <w:r w:rsidR="00E36900" w:rsidRPr="00527B77">
        <w:rPr>
          <w:rFonts w:ascii="Calibri" w:hAnsi="Calibri" w:cs="Calibri"/>
          <w:sz w:val="24"/>
          <w:szCs w:val="24"/>
        </w:rPr>
        <w:t xml:space="preserve">method </w:t>
      </w:r>
      <w:r w:rsidRPr="00527B77">
        <w:rPr>
          <w:rFonts w:ascii="Calibri" w:hAnsi="Calibri" w:cs="Calibri"/>
          <w:sz w:val="24"/>
          <w:szCs w:val="24"/>
        </w:rPr>
        <w:t>presented in step 2</w:t>
      </w:r>
      <w:r w:rsidR="00E36900" w:rsidRPr="00527B77">
        <w:rPr>
          <w:rFonts w:ascii="Calibri" w:hAnsi="Calibri" w:cs="Calibri"/>
          <w:sz w:val="24"/>
          <w:szCs w:val="24"/>
        </w:rPr>
        <w:t>.</w:t>
      </w:r>
    </w:p>
    <w:p w14:paraId="1335E0DA" w14:textId="77777777" w:rsidR="000303C0" w:rsidRPr="00527B77" w:rsidRDefault="000303C0" w:rsidP="00527B77">
      <w:pPr>
        <w:pStyle w:val="Lijstalinea"/>
        <w:spacing w:after="0" w:line="240" w:lineRule="auto"/>
        <w:ind w:left="0"/>
        <w:contextualSpacing w:val="0"/>
        <w:jc w:val="both"/>
        <w:rPr>
          <w:rFonts w:ascii="Calibri" w:hAnsi="Calibri" w:cs="Calibri"/>
          <w:sz w:val="24"/>
          <w:szCs w:val="24"/>
        </w:rPr>
      </w:pPr>
    </w:p>
    <w:p w14:paraId="7FCC05E1" w14:textId="7F3F9D49" w:rsidR="00BB19C3" w:rsidRPr="00527B77" w:rsidRDefault="000325B3" w:rsidP="00527B77">
      <w:r w:rsidRPr="00527B77">
        <w:t xml:space="preserve">NOTE: </w:t>
      </w:r>
      <w:r w:rsidR="00D32E76" w:rsidRPr="00527B77">
        <w:t xml:space="preserve">The methods presented below can be performed using only local anesthetics. The use of general anesthesia or conscious sedation </w:t>
      </w:r>
      <w:r w:rsidR="00DE5DC8" w:rsidRPr="00527B77">
        <w:t xml:space="preserve">depends </w:t>
      </w:r>
      <w:r w:rsidR="00D32E76" w:rsidRPr="00527B77">
        <w:t xml:space="preserve">on patient characteristics and </w:t>
      </w:r>
      <w:r w:rsidR="00094A3F" w:rsidRPr="00527B77">
        <w:t>is</w:t>
      </w:r>
      <w:r w:rsidR="00D32E76" w:rsidRPr="00527B77">
        <w:t xml:space="preserve"> neither a </w:t>
      </w:r>
      <w:r w:rsidRPr="00527B77">
        <w:t>contraindication</w:t>
      </w:r>
      <w:r w:rsidR="00D32E76" w:rsidRPr="00527B77">
        <w:t xml:space="preserve"> nor a requirement for performing the presented methods.</w:t>
      </w:r>
      <w:r w:rsidR="00573A3E" w:rsidRPr="00527B77">
        <w:t xml:space="preserve"> </w:t>
      </w:r>
      <w:r w:rsidR="009D09E0" w:rsidRPr="00527B77">
        <w:t xml:space="preserve">Materials used in the methods described below are </w:t>
      </w:r>
      <w:r w:rsidR="00A3216F" w:rsidRPr="00527B77">
        <w:t>listed</w:t>
      </w:r>
      <w:r w:rsidR="009D09E0" w:rsidRPr="00527B77">
        <w:t xml:space="preserve"> </w:t>
      </w:r>
      <w:r w:rsidRPr="00527B77">
        <w:t>in the</w:t>
      </w:r>
      <w:r w:rsidRPr="00527B77">
        <w:rPr>
          <w:b/>
          <w:bCs/>
        </w:rPr>
        <w:t xml:space="preserve"> Table of Materials</w:t>
      </w:r>
      <w:r w:rsidR="00747537" w:rsidRPr="00527B77">
        <w:rPr>
          <w:b/>
          <w:bCs/>
        </w:rPr>
        <w:t xml:space="preserve">. </w:t>
      </w:r>
      <w:r w:rsidR="00BB19C3" w:rsidRPr="00527B77">
        <w:t xml:space="preserve">The methods below describe the upper arm venous access and radial arterial access separately, as both </w:t>
      </w:r>
      <w:r w:rsidR="00F52106" w:rsidRPr="00527B77">
        <w:t>approaches</w:t>
      </w:r>
      <w:r w:rsidR="00BB19C3" w:rsidRPr="00527B77">
        <w:t xml:space="preserve"> can be employed independently based o</w:t>
      </w:r>
      <w:r w:rsidR="00F52106" w:rsidRPr="00527B77">
        <w:t>n</w:t>
      </w:r>
      <w:r w:rsidR="00BB19C3" w:rsidRPr="00527B77">
        <w:t xml:space="preserve"> patient characteristics and procedural requirements.</w:t>
      </w:r>
    </w:p>
    <w:p w14:paraId="3574A0DA" w14:textId="77777777" w:rsidR="009D09E0" w:rsidRPr="00527B77" w:rsidRDefault="009D09E0" w:rsidP="00527B77"/>
    <w:p w14:paraId="1F468AE3" w14:textId="06788315" w:rsidR="00F00C93" w:rsidRPr="00527B77" w:rsidRDefault="000325B3" w:rsidP="00527B77">
      <w:pPr>
        <w:pStyle w:val="Lijstalinea"/>
        <w:numPr>
          <w:ilvl w:val="0"/>
          <w:numId w:val="36"/>
        </w:numPr>
        <w:spacing w:after="0" w:line="240" w:lineRule="auto"/>
        <w:ind w:left="0" w:firstLine="0"/>
        <w:contextualSpacing w:val="0"/>
        <w:jc w:val="both"/>
        <w:rPr>
          <w:rFonts w:ascii="Calibri" w:hAnsi="Calibri" w:cs="Calibri"/>
          <w:b/>
          <w:bCs/>
          <w:sz w:val="24"/>
          <w:szCs w:val="24"/>
          <w:highlight w:val="yellow"/>
        </w:rPr>
      </w:pPr>
      <w:r w:rsidRPr="00527B77">
        <w:rPr>
          <w:rFonts w:ascii="Calibri" w:hAnsi="Calibri" w:cs="Calibri"/>
          <w:b/>
          <w:bCs/>
          <w:sz w:val="24"/>
          <w:szCs w:val="24"/>
          <w:highlight w:val="yellow"/>
        </w:rPr>
        <w:t>U</w:t>
      </w:r>
      <w:r w:rsidR="001A0B18" w:rsidRPr="00527B77">
        <w:rPr>
          <w:rFonts w:ascii="Calibri" w:hAnsi="Calibri" w:cs="Calibri"/>
          <w:b/>
          <w:bCs/>
          <w:sz w:val="24"/>
          <w:szCs w:val="24"/>
          <w:highlight w:val="yellow"/>
        </w:rPr>
        <w:t xml:space="preserve">pper-extremity temporary pacing lead </w:t>
      </w:r>
      <w:r w:rsidR="007D064F" w:rsidRPr="00527B77">
        <w:rPr>
          <w:rFonts w:ascii="Calibri" w:hAnsi="Calibri" w:cs="Calibri"/>
          <w:b/>
          <w:bCs/>
          <w:sz w:val="24"/>
          <w:szCs w:val="24"/>
          <w:highlight w:val="yellow"/>
        </w:rPr>
        <w:t>placement</w:t>
      </w:r>
      <w:r w:rsidR="00DA0DEE" w:rsidRPr="00527B77">
        <w:rPr>
          <w:rFonts w:ascii="Calibri" w:hAnsi="Calibri" w:cs="Calibri"/>
          <w:b/>
          <w:bCs/>
          <w:sz w:val="24"/>
          <w:szCs w:val="24"/>
          <w:highlight w:val="yellow"/>
        </w:rPr>
        <w:t xml:space="preserve"> </w:t>
      </w:r>
    </w:p>
    <w:p w14:paraId="33D6CD08" w14:textId="77777777" w:rsidR="000325B3" w:rsidRPr="00527B77" w:rsidRDefault="000325B3" w:rsidP="00527B77">
      <w:pPr>
        <w:pStyle w:val="Lijstalinea"/>
        <w:spacing w:after="0" w:line="240" w:lineRule="auto"/>
        <w:ind w:left="0"/>
        <w:contextualSpacing w:val="0"/>
        <w:jc w:val="both"/>
        <w:rPr>
          <w:rFonts w:ascii="Calibri" w:hAnsi="Calibri" w:cs="Calibri"/>
          <w:b/>
          <w:bCs/>
          <w:sz w:val="24"/>
          <w:szCs w:val="24"/>
          <w:highlight w:val="yellow"/>
        </w:rPr>
      </w:pPr>
    </w:p>
    <w:p w14:paraId="7E90FB96" w14:textId="5B128327" w:rsidR="000C05C6" w:rsidRPr="00527B77" w:rsidRDefault="00915AF0" w:rsidP="00527B77">
      <w:pPr>
        <w:pStyle w:val="Lijstalinea"/>
        <w:numPr>
          <w:ilvl w:val="1"/>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Patient positioning</w:t>
      </w:r>
    </w:p>
    <w:p w14:paraId="50648868" w14:textId="77777777" w:rsidR="000C05C6" w:rsidRPr="00527B77" w:rsidRDefault="000C05C6" w:rsidP="00527B77">
      <w:pPr>
        <w:rPr>
          <w:highlight w:val="yellow"/>
        </w:rPr>
      </w:pPr>
    </w:p>
    <w:p w14:paraId="101C1CCB" w14:textId="65DA24C6" w:rsidR="000C05C6" w:rsidRPr="00527B77" w:rsidRDefault="00915AF0"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Instruct the patient to get into </w:t>
      </w:r>
      <w:r w:rsidR="00094A3F" w:rsidRPr="00527B77">
        <w:rPr>
          <w:rFonts w:ascii="Calibri" w:hAnsi="Calibri" w:cs="Calibri"/>
          <w:sz w:val="24"/>
          <w:szCs w:val="24"/>
          <w:highlight w:val="yellow"/>
        </w:rPr>
        <w:t xml:space="preserve">a </w:t>
      </w:r>
      <w:r w:rsidRPr="00527B77">
        <w:rPr>
          <w:rFonts w:ascii="Calibri" w:hAnsi="Calibri" w:cs="Calibri"/>
          <w:sz w:val="24"/>
          <w:szCs w:val="24"/>
          <w:highlight w:val="yellow"/>
        </w:rPr>
        <w:t>supine position on the catheterization table.</w:t>
      </w:r>
      <w:r w:rsidR="000325B3" w:rsidRPr="00527B77">
        <w:rPr>
          <w:rFonts w:ascii="Calibri" w:hAnsi="Calibri" w:cs="Calibri"/>
          <w:sz w:val="24"/>
          <w:szCs w:val="24"/>
          <w:highlight w:val="yellow"/>
        </w:rPr>
        <w:t xml:space="preserve"> </w:t>
      </w:r>
      <w:r w:rsidR="00D03911" w:rsidRPr="00527B77">
        <w:rPr>
          <w:rFonts w:ascii="Calibri" w:hAnsi="Calibri" w:cs="Calibri"/>
          <w:sz w:val="24"/>
          <w:szCs w:val="24"/>
          <w:highlight w:val="yellow"/>
        </w:rPr>
        <w:t>Make sure the arm</w:t>
      </w:r>
      <w:r w:rsidR="002263B7" w:rsidRPr="00527B77">
        <w:rPr>
          <w:rFonts w:ascii="Calibri" w:hAnsi="Calibri" w:cs="Calibri"/>
          <w:sz w:val="24"/>
          <w:szCs w:val="24"/>
          <w:highlight w:val="yellow"/>
        </w:rPr>
        <w:t xml:space="preserve"> (preferably left)</w:t>
      </w:r>
      <w:r w:rsidR="00D03911" w:rsidRPr="00527B77">
        <w:rPr>
          <w:rFonts w:ascii="Calibri" w:hAnsi="Calibri" w:cs="Calibri"/>
          <w:sz w:val="24"/>
          <w:szCs w:val="24"/>
          <w:highlight w:val="yellow"/>
        </w:rPr>
        <w:t xml:space="preserve"> is fully</w:t>
      </w:r>
      <w:r w:rsidR="00B27A1F" w:rsidRPr="00527B77">
        <w:rPr>
          <w:rFonts w:ascii="Calibri" w:hAnsi="Calibri" w:cs="Calibri"/>
          <w:sz w:val="24"/>
          <w:szCs w:val="24"/>
          <w:highlight w:val="yellow"/>
        </w:rPr>
        <w:t xml:space="preserve"> extended at a 90</w:t>
      </w:r>
      <w:r w:rsidR="000325B3" w:rsidRPr="00527B77">
        <w:rPr>
          <w:rFonts w:ascii="Calibri" w:hAnsi="Calibri" w:cs="Calibri"/>
          <w:sz w:val="24"/>
          <w:szCs w:val="24"/>
          <w:highlight w:val="yellow"/>
        </w:rPr>
        <w:t>°</w:t>
      </w:r>
      <w:r w:rsidR="00B27A1F" w:rsidRPr="00527B77">
        <w:rPr>
          <w:rFonts w:ascii="Calibri" w:hAnsi="Calibri" w:cs="Calibri"/>
          <w:sz w:val="24"/>
          <w:szCs w:val="24"/>
          <w:highlight w:val="yellow"/>
        </w:rPr>
        <w:t xml:space="preserve"> angle relative to the thorax while remaining in the same vertical plane</w:t>
      </w:r>
      <w:r w:rsidR="000627B3" w:rsidRPr="00527B77">
        <w:rPr>
          <w:rFonts w:ascii="Calibri" w:hAnsi="Calibri" w:cs="Calibri"/>
          <w:sz w:val="24"/>
          <w:szCs w:val="24"/>
        </w:rPr>
        <w:t xml:space="preserve"> (</w:t>
      </w:r>
      <w:r w:rsidR="000627B3" w:rsidRPr="00527B77">
        <w:rPr>
          <w:rFonts w:ascii="Calibri" w:hAnsi="Calibri" w:cs="Calibri"/>
          <w:b/>
          <w:bCs/>
          <w:sz w:val="24"/>
          <w:szCs w:val="24"/>
        </w:rPr>
        <w:t>Figure 1</w:t>
      </w:r>
      <w:r w:rsidR="000627B3" w:rsidRPr="00527B77">
        <w:rPr>
          <w:rFonts w:ascii="Calibri" w:hAnsi="Calibri" w:cs="Calibri"/>
          <w:sz w:val="24"/>
          <w:szCs w:val="24"/>
        </w:rPr>
        <w:t>)</w:t>
      </w:r>
      <w:r w:rsidR="00D03911" w:rsidRPr="00527B77">
        <w:rPr>
          <w:rFonts w:ascii="Calibri" w:hAnsi="Calibri" w:cs="Calibri"/>
          <w:sz w:val="24"/>
          <w:szCs w:val="24"/>
        </w:rPr>
        <w:t>.</w:t>
      </w:r>
    </w:p>
    <w:p w14:paraId="3CC58DF6" w14:textId="77777777" w:rsidR="000C05C6" w:rsidRPr="00527B77" w:rsidRDefault="000C05C6" w:rsidP="00527B77"/>
    <w:p w14:paraId="166CBF55" w14:textId="1560352E" w:rsidR="00747537" w:rsidRPr="00527B77" w:rsidRDefault="00747537" w:rsidP="00527B77">
      <w:r w:rsidRPr="00527B77">
        <w:t xml:space="preserve">NOTE: The materials required are shown in </w:t>
      </w:r>
      <w:r w:rsidRPr="00527B77">
        <w:rPr>
          <w:b/>
          <w:bCs/>
        </w:rPr>
        <w:t>Figure 2</w:t>
      </w:r>
      <w:r w:rsidRPr="00527B77">
        <w:t xml:space="preserve">. </w:t>
      </w:r>
    </w:p>
    <w:p w14:paraId="65AE8AC6" w14:textId="77777777" w:rsidR="00747537" w:rsidRPr="00527B77" w:rsidRDefault="00747537" w:rsidP="00527B77">
      <w:pPr>
        <w:rPr>
          <w:highlight w:val="yellow"/>
        </w:rPr>
      </w:pPr>
    </w:p>
    <w:p w14:paraId="2723A5BC" w14:textId="22DEB7A6" w:rsidR="00BA1F86" w:rsidRPr="00527B77" w:rsidRDefault="00D03911"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Support the extended arm of the patient by making us</w:t>
      </w:r>
      <w:r w:rsidR="00D42BC8" w:rsidRPr="00527B77">
        <w:rPr>
          <w:rFonts w:ascii="Calibri" w:hAnsi="Calibri" w:cs="Calibri"/>
          <w:sz w:val="24"/>
          <w:szCs w:val="24"/>
          <w:highlight w:val="yellow"/>
        </w:rPr>
        <w:t>e</w:t>
      </w:r>
      <w:r w:rsidRPr="00527B77">
        <w:rPr>
          <w:rFonts w:ascii="Calibri" w:hAnsi="Calibri" w:cs="Calibri"/>
          <w:sz w:val="24"/>
          <w:szCs w:val="24"/>
          <w:highlight w:val="yellow"/>
        </w:rPr>
        <w:t xml:space="preserve"> of an armrest.</w:t>
      </w:r>
      <w:r w:rsidR="000325B3" w:rsidRPr="00527B77">
        <w:rPr>
          <w:rFonts w:ascii="Calibri" w:hAnsi="Calibri" w:cs="Calibri"/>
          <w:sz w:val="24"/>
          <w:szCs w:val="24"/>
          <w:highlight w:val="yellow"/>
        </w:rPr>
        <w:t xml:space="preserve"> </w:t>
      </w:r>
      <w:r w:rsidRPr="00527B77">
        <w:rPr>
          <w:rFonts w:ascii="Calibri" w:hAnsi="Calibri" w:cs="Calibri"/>
          <w:sz w:val="24"/>
          <w:szCs w:val="24"/>
          <w:highlight w:val="yellow"/>
        </w:rPr>
        <w:t>Let the patient overextend</w:t>
      </w:r>
      <w:r w:rsidR="00961584" w:rsidRPr="00527B77">
        <w:rPr>
          <w:rFonts w:ascii="Calibri" w:hAnsi="Calibri" w:cs="Calibri"/>
          <w:sz w:val="24"/>
          <w:szCs w:val="24"/>
          <w:highlight w:val="yellow"/>
        </w:rPr>
        <w:t xml:space="preserve"> and supinate</w:t>
      </w:r>
      <w:r w:rsidRPr="00527B77">
        <w:rPr>
          <w:rFonts w:ascii="Calibri" w:hAnsi="Calibri" w:cs="Calibri"/>
          <w:sz w:val="24"/>
          <w:szCs w:val="24"/>
          <w:highlight w:val="yellow"/>
        </w:rPr>
        <w:t xml:space="preserve"> their arm, by doing so presenting the medio-ventral side of the upper arm towards the operator.</w:t>
      </w:r>
    </w:p>
    <w:p w14:paraId="5E993D01" w14:textId="77777777" w:rsidR="00BA1F86" w:rsidRPr="00527B77" w:rsidRDefault="00BA1F86" w:rsidP="00527B77">
      <w:pPr>
        <w:rPr>
          <w:highlight w:val="yellow"/>
        </w:rPr>
      </w:pPr>
    </w:p>
    <w:p w14:paraId="15E81F6E" w14:textId="77777777" w:rsidR="000C05C6" w:rsidRPr="00527B77" w:rsidRDefault="00915AF0" w:rsidP="00527B77">
      <w:pPr>
        <w:pStyle w:val="Lijstalinea"/>
        <w:numPr>
          <w:ilvl w:val="1"/>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Access site preparation</w:t>
      </w:r>
    </w:p>
    <w:p w14:paraId="3962B516" w14:textId="77777777" w:rsidR="006C38B5" w:rsidRPr="00527B77" w:rsidRDefault="006C38B5" w:rsidP="00527B77">
      <w:pPr>
        <w:rPr>
          <w:b/>
          <w:bCs/>
          <w:highlight w:val="yellow"/>
        </w:rPr>
      </w:pPr>
    </w:p>
    <w:p w14:paraId="6EEF55F3" w14:textId="115981E5" w:rsidR="000C05C6" w:rsidRPr="00527B77" w:rsidRDefault="006F1C78" w:rsidP="00527B77">
      <w:pPr>
        <w:pStyle w:val="Lijstalinea"/>
        <w:numPr>
          <w:ilvl w:val="2"/>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highlight w:val="yellow"/>
        </w:rPr>
        <w:t>Make sure the access site is disinfected with either chlorhexidine or povidone-iodine by disinfecting the whole upper</w:t>
      </w:r>
      <w:r w:rsidR="00D1241C" w:rsidRPr="00527B77">
        <w:rPr>
          <w:rFonts w:ascii="Calibri" w:hAnsi="Calibri" w:cs="Calibri"/>
          <w:sz w:val="24"/>
          <w:szCs w:val="24"/>
          <w:highlight w:val="yellow"/>
        </w:rPr>
        <w:t xml:space="preserve"> </w:t>
      </w:r>
      <w:r w:rsidRPr="00527B77">
        <w:rPr>
          <w:rFonts w:ascii="Calibri" w:hAnsi="Calibri" w:cs="Calibri"/>
          <w:sz w:val="24"/>
          <w:szCs w:val="24"/>
          <w:highlight w:val="yellow"/>
        </w:rPr>
        <w:t xml:space="preserve">arm. </w:t>
      </w:r>
      <w:r w:rsidRPr="00527B77">
        <w:rPr>
          <w:rFonts w:ascii="Calibri" w:hAnsi="Calibri" w:cs="Calibri"/>
          <w:sz w:val="24"/>
          <w:szCs w:val="24"/>
        </w:rPr>
        <w:t xml:space="preserve">This is important as prior to </w:t>
      </w:r>
      <w:r w:rsidR="009C3CCB" w:rsidRPr="00527B77">
        <w:rPr>
          <w:rFonts w:ascii="Calibri" w:hAnsi="Calibri" w:cs="Calibri"/>
          <w:sz w:val="24"/>
          <w:szCs w:val="24"/>
        </w:rPr>
        <w:t>ultrasound</w:t>
      </w:r>
      <w:r w:rsidRPr="00527B77">
        <w:rPr>
          <w:rFonts w:ascii="Calibri" w:hAnsi="Calibri" w:cs="Calibri"/>
          <w:sz w:val="24"/>
          <w:szCs w:val="24"/>
        </w:rPr>
        <w:t>, the exact location of the puncture is unknown.</w:t>
      </w:r>
    </w:p>
    <w:p w14:paraId="2F99EEC0" w14:textId="77777777" w:rsidR="000C05C6" w:rsidRPr="00527B77" w:rsidRDefault="000C05C6" w:rsidP="00527B77">
      <w:pPr>
        <w:rPr>
          <w:highlight w:val="yellow"/>
        </w:rPr>
      </w:pPr>
    </w:p>
    <w:p w14:paraId="70787223" w14:textId="5E9E2BB3" w:rsidR="000C05C6" w:rsidRPr="00527B77" w:rsidRDefault="00842090"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Place a tourniquet </w:t>
      </w:r>
      <w:r w:rsidR="00C14F55" w:rsidRPr="00527B77">
        <w:rPr>
          <w:rFonts w:ascii="Calibri" w:hAnsi="Calibri" w:cs="Calibri"/>
          <w:sz w:val="24"/>
          <w:szCs w:val="24"/>
          <w:highlight w:val="yellow"/>
        </w:rPr>
        <w:t>around</w:t>
      </w:r>
      <w:r w:rsidRPr="00527B77">
        <w:rPr>
          <w:rFonts w:ascii="Calibri" w:hAnsi="Calibri" w:cs="Calibri"/>
          <w:sz w:val="24"/>
          <w:szCs w:val="24"/>
          <w:highlight w:val="yellow"/>
        </w:rPr>
        <w:t xml:space="preserve"> the upper</w:t>
      </w:r>
      <w:r w:rsidR="00AB03EA" w:rsidRPr="00527B77">
        <w:rPr>
          <w:rFonts w:ascii="Calibri" w:hAnsi="Calibri" w:cs="Calibri"/>
          <w:sz w:val="24"/>
          <w:szCs w:val="24"/>
          <w:highlight w:val="yellow"/>
        </w:rPr>
        <w:t xml:space="preserve"> </w:t>
      </w:r>
      <w:r w:rsidRPr="00527B77">
        <w:rPr>
          <w:rFonts w:ascii="Calibri" w:hAnsi="Calibri" w:cs="Calibri"/>
          <w:sz w:val="24"/>
          <w:szCs w:val="24"/>
          <w:highlight w:val="yellow"/>
        </w:rPr>
        <w:t xml:space="preserve">arm as </w:t>
      </w:r>
      <w:r w:rsidR="000325B3" w:rsidRPr="00527B77">
        <w:rPr>
          <w:rFonts w:ascii="Calibri" w:hAnsi="Calibri" w:cs="Calibri"/>
          <w:sz w:val="24"/>
          <w:szCs w:val="24"/>
          <w:highlight w:val="yellow"/>
        </w:rPr>
        <w:t>proximally</w:t>
      </w:r>
      <w:r w:rsidRPr="00527B77">
        <w:rPr>
          <w:rFonts w:ascii="Calibri" w:hAnsi="Calibri" w:cs="Calibri"/>
          <w:sz w:val="24"/>
          <w:szCs w:val="24"/>
          <w:highlight w:val="yellow"/>
        </w:rPr>
        <w:t xml:space="preserve"> as possible</w:t>
      </w:r>
      <w:r w:rsidR="00856C8B" w:rsidRPr="00527B77">
        <w:rPr>
          <w:rFonts w:ascii="Calibri" w:hAnsi="Calibri" w:cs="Calibri"/>
          <w:sz w:val="24"/>
          <w:szCs w:val="24"/>
          <w:highlight w:val="yellow"/>
        </w:rPr>
        <w:t xml:space="preserve"> and tighten it</w:t>
      </w:r>
      <w:r w:rsidRPr="00527B77">
        <w:rPr>
          <w:rFonts w:ascii="Calibri" w:hAnsi="Calibri" w:cs="Calibri"/>
          <w:sz w:val="24"/>
          <w:szCs w:val="24"/>
          <w:highlight w:val="yellow"/>
        </w:rPr>
        <w:t xml:space="preserve"> to enhance </w:t>
      </w:r>
      <w:r w:rsidR="00094A3F" w:rsidRPr="00527B77">
        <w:rPr>
          <w:rFonts w:ascii="Calibri" w:hAnsi="Calibri" w:cs="Calibri"/>
          <w:sz w:val="24"/>
          <w:szCs w:val="24"/>
          <w:highlight w:val="yellow"/>
        </w:rPr>
        <w:t xml:space="preserve">the </w:t>
      </w:r>
      <w:r w:rsidRPr="00527B77">
        <w:rPr>
          <w:rFonts w:ascii="Calibri" w:hAnsi="Calibri" w:cs="Calibri"/>
          <w:sz w:val="24"/>
          <w:szCs w:val="24"/>
          <w:highlight w:val="yellow"/>
        </w:rPr>
        <w:t>visibility of the upper arm veins</w:t>
      </w:r>
      <w:r w:rsidR="00660F5F" w:rsidRPr="00527B77">
        <w:rPr>
          <w:rFonts w:ascii="Calibri" w:hAnsi="Calibri" w:cs="Calibri"/>
          <w:sz w:val="24"/>
          <w:szCs w:val="24"/>
          <w:highlight w:val="yellow"/>
        </w:rPr>
        <w:t xml:space="preserve"> (basilic, cephalic</w:t>
      </w:r>
      <w:r w:rsidR="00094A3F" w:rsidRPr="00527B77">
        <w:rPr>
          <w:rFonts w:ascii="Calibri" w:hAnsi="Calibri" w:cs="Calibri"/>
          <w:sz w:val="24"/>
          <w:szCs w:val="24"/>
          <w:highlight w:val="yellow"/>
        </w:rPr>
        <w:t>,</w:t>
      </w:r>
      <w:r w:rsidR="00660F5F" w:rsidRPr="00527B77">
        <w:rPr>
          <w:rFonts w:ascii="Calibri" w:hAnsi="Calibri" w:cs="Calibri"/>
          <w:sz w:val="24"/>
          <w:szCs w:val="24"/>
          <w:highlight w:val="yellow"/>
        </w:rPr>
        <w:t xml:space="preserve"> and brachial vein)</w:t>
      </w:r>
      <w:r w:rsidRPr="00527B77">
        <w:rPr>
          <w:rFonts w:ascii="Calibri" w:hAnsi="Calibri" w:cs="Calibri"/>
          <w:sz w:val="24"/>
          <w:szCs w:val="24"/>
          <w:highlight w:val="yellow"/>
        </w:rPr>
        <w:t xml:space="preserve">. </w:t>
      </w:r>
    </w:p>
    <w:p w14:paraId="48E0D4B9" w14:textId="77777777" w:rsidR="000C05C6" w:rsidRPr="00527B77" w:rsidRDefault="000C05C6" w:rsidP="00527B77">
      <w:pPr>
        <w:rPr>
          <w:highlight w:val="yellow"/>
        </w:rPr>
      </w:pPr>
    </w:p>
    <w:p w14:paraId="02720096" w14:textId="674AE652" w:rsidR="00BA1F86" w:rsidRPr="00527B77" w:rsidRDefault="0067360E"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Create a sterile field by placing a sterile cover </w:t>
      </w:r>
      <w:r w:rsidR="00094A3F" w:rsidRPr="00527B77">
        <w:rPr>
          <w:rFonts w:ascii="Calibri" w:hAnsi="Calibri" w:cs="Calibri"/>
          <w:sz w:val="24"/>
          <w:szCs w:val="24"/>
          <w:highlight w:val="yellow"/>
        </w:rPr>
        <w:t xml:space="preserve">that only </w:t>
      </w:r>
      <w:r w:rsidRPr="00527B77">
        <w:rPr>
          <w:rFonts w:ascii="Calibri" w:hAnsi="Calibri" w:cs="Calibri"/>
          <w:sz w:val="24"/>
          <w:szCs w:val="24"/>
          <w:highlight w:val="yellow"/>
        </w:rPr>
        <w:t>reveal</w:t>
      </w:r>
      <w:r w:rsidR="00094A3F" w:rsidRPr="00527B77">
        <w:rPr>
          <w:rFonts w:ascii="Calibri" w:hAnsi="Calibri" w:cs="Calibri"/>
          <w:sz w:val="24"/>
          <w:szCs w:val="24"/>
          <w:highlight w:val="yellow"/>
        </w:rPr>
        <w:t>s</w:t>
      </w:r>
      <w:r w:rsidRPr="00527B77">
        <w:rPr>
          <w:rFonts w:ascii="Calibri" w:hAnsi="Calibri" w:cs="Calibri"/>
          <w:sz w:val="24"/>
          <w:szCs w:val="24"/>
          <w:highlight w:val="yellow"/>
        </w:rPr>
        <w:t xml:space="preserve"> the disinfected upper arm.</w:t>
      </w:r>
    </w:p>
    <w:p w14:paraId="550FFC61" w14:textId="77777777" w:rsidR="000C7A31" w:rsidRPr="00527B77" w:rsidRDefault="000C7A31" w:rsidP="00527B77">
      <w:pPr>
        <w:pStyle w:val="Lijstalinea"/>
        <w:spacing w:after="0" w:line="240" w:lineRule="auto"/>
        <w:ind w:left="0"/>
        <w:contextualSpacing w:val="0"/>
        <w:jc w:val="both"/>
        <w:rPr>
          <w:rFonts w:ascii="Calibri" w:hAnsi="Calibri" w:cs="Calibri"/>
          <w:sz w:val="24"/>
          <w:szCs w:val="24"/>
          <w:highlight w:val="yellow"/>
        </w:rPr>
      </w:pPr>
    </w:p>
    <w:p w14:paraId="76111D52" w14:textId="3322FFE4" w:rsidR="000C7A31" w:rsidRPr="00527B77" w:rsidRDefault="000C7A31"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Prepare ultrasound</w:t>
      </w:r>
      <w:r w:rsidR="00094A3F" w:rsidRPr="00527B77">
        <w:rPr>
          <w:rFonts w:ascii="Calibri" w:hAnsi="Calibri" w:cs="Calibri"/>
          <w:sz w:val="24"/>
          <w:szCs w:val="24"/>
          <w:highlight w:val="yellow"/>
        </w:rPr>
        <w:t>-</w:t>
      </w:r>
      <w:r w:rsidRPr="00527B77">
        <w:rPr>
          <w:rFonts w:ascii="Calibri" w:hAnsi="Calibri" w:cs="Calibri"/>
          <w:sz w:val="24"/>
          <w:szCs w:val="24"/>
          <w:highlight w:val="yellow"/>
        </w:rPr>
        <w:t xml:space="preserve">guided puncture using a vascular probe, sterile </w:t>
      </w:r>
      <w:r w:rsidR="000325B3" w:rsidRPr="00527B77">
        <w:rPr>
          <w:rFonts w:ascii="Calibri" w:hAnsi="Calibri" w:cs="Calibri"/>
          <w:sz w:val="24"/>
          <w:szCs w:val="24"/>
          <w:highlight w:val="yellow"/>
        </w:rPr>
        <w:t>probe cover,</w:t>
      </w:r>
      <w:r w:rsidRPr="00527B77">
        <w:rPr>
          <w:rFonts w:ascii="Calibri" w:hAnsi="Calibri" w:cs="Calibri"/>
          <w:sz w:val="24"/>
          <w:szCs w:val="24"/>
          <w:highlight w:val="yellow"/>
        </w:rPr>
        <w:t xml:space="preserve"> and ultrasound gel.</w:t>
      </w:r>
    </w:p>
    <w:p w14:paraId="23BC3B02" w14:textId="77777777" w:rsidR="000C7A31" w:rsidRPr="00527B77" w:rsidRDefault="000C7A31" w:rsidP="00527B77">
      <w:pPr>
        <w:rPr>
          <w:highlight w:val="yellow"/>
        </w:rPr>
      </w:pPr>
    </w:p>
    <w:p w14:paraId="7F9845DF" w14:textId="77777777" w:rsidR="000C05C6" w:rsidRPr="00527B77" w:rsidRDefault="00915AF0" w:rsidP="00527B77">
      <w:pPr>
        <w:pStyle w:val="Lijstalinea"/>
        <w:numPr>
          <w:ilvl w:val="1"/>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Access site puncture</w:t>
      </w:r>
    </w:p>
    <w:p w14:paraId="0820B332" w14:textId="77777777" w:rsidR="006C38B5" w:rsidRPr="00527B77" w:rsidRDefault="006C38B5" w:rsidP="00527B77">
      <w:pPr>
        <w:rPr>
          <w:b/>
          <w:bCs/>
          <w:highlight w:val="yellow"/>
        </w:rPr>
      </w:pPr>
    </w:p>
    <w:p w14:paraId="4ED4C36B" w14:textId="782BD755" w:rsidR="000C05C6" w:rsidRPr="00527B77" w:rsidRDefault="00190D02"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Use ultrasound to localize a suitable vein for puncture, a suitable vein is usually located 5-10</w:t>
      </w:r>
      <w:r w:rsidR="00981844" w:rsidRPr="00527B77">
        <w:rPr>
          <w:rFonts w:ascii="Calibri" w:hAnsi="Calibri" w:cs="Calibri"/>
          <w:sz w:val="24"/>
          <w:szCs w:val="24"/>
          <w:highlight w:val="yellow"/>
        </w:rPr>
        <w:t xml:space="preserve"> </w:t>
      </w:r>
      <w:r w:rsidRPr="00527B77">
        <w:rPr>
          <w:rFonts w:ascii="Calibri" w:hAnsi="Calibri" w:cs="Calibri"/>
          <w:sz w:val="24"/>
          <w:szCs w:val="24"/>
          <w:highlight w:val="yellow"/>
        </w:rPr>
        <w:t xml:space="preserve">cm </w:t>
      </w:r>
      <w:r w:rsidR="00981844" w:rsidRPr="00527B77">
        <w:rPr>
          <w:rFonts w:ascii="Calibri" w:hAnsi="Calibri" w:cs="Calibri"/>
          <w:sz w:val="24"/>
          <w:szCs w:val="24"/>
          <w:highlight w:val="yellow"/>
        </w:rPr>
        <w:t>proximally</w:t>
      </w:r>
      <w:r w:rsidRPr="00527B77">
        <w:rPr>
          <w:rFonts w:ascii="Calibri" w:hAnsi="Calibri" w:cs="Calibri"/>
          <w:sz w:val="24"/>
          <w:szCs w:val="24"/>
          <w:highlight w:val="yellow"/>
        </w:rPr>
        <w:t xml:space="preserve"> to the elbow crease. In most cases this </w:t>
      </w:r>
      <w:r w:rsidR="00F46327" w:rsidRPr="00527B77">
        <w:rPr>
          <w:rFonts w:ascii="Calibri" w:hAnsi="Calibri" w:cs="Calibri"/>
          <w:sz w:val="24"/>
          <w:szCs w:val="24"/>
          <w:highlight w:val="yellow"/>
        </w:rPr>
        <w:t xml:space="preserve">will either be the basilic </w:t>
      </w:r>
      <w:r w:rsidR="00A24FF2" w:rsidRPr="00527B77">
        <w:rPr>
          <w:rFonts w:ascii="Calibri" w:hAnsi="Calibri" w:cs="Calibri"/>
          <w:sz w:val="24"/>
          <w:szCs w:val="24"/>
          <w:highlight w:val="yellow"/>
        </w:rPr>
        <w:t xml:space="preserve">vein </w:t>
      </w:r>
      <w:r w:rsidR="00F46327" w:rsidRPr="00527B77">
        <w:rPr>
          <w:rFonts w:ascii="Calibri" w:hAnsi="Calibri" w:cs="Calibri"/>
          <w:sz w:val="24"/>
          <w:szCs w:val="24"/>
          <w:highlight w:val="yellow"/>
        </w:rPr>
        <w:t>(medio-ventral) or the cephalic vein (lateral). In some cases</w:t>
      </w:r>
      <w:r w:rsidR="00AB03EA" w:rsidRPr="00527B77">
        <w:rPr>
          <w:rFonts w:ascii="Calibri" w:hAnsi="Calibri" w:cs="Calibri"/>
          <w:sz w:val="24"/>
          <w:szCs w:val="24"/>
          <w:highlight w:val="yellow"/>
        </w:rPr>
        <w:t>,</w:t>
      </w:r>
      <w:r w:rsidR="00F46327" w:rsidRPr="00527B77">
        <w:rPr>
          <w:rFonts w:ascii="Calibri" w:hAnsi="Calibri" w:cs="Calibri"/>
          <w:sz w:val="24"/>
          <w:szCs w:val="24"/>
          <w:highlight w:val="yellow"/>
        </w:rPr>
        <w:t xml:space="preserve"> the brachial vein is the most optimal for puncture.</w:t>
      </w:r>
    </w:p>
    <w:p w14:paraId="011C2D02" w14:textId="77777777" w:rsidR="006C38B5" w:rsidRPr="00527B77" w:rsidRDefault="006C38B5" w:rsidP="00527B77">
      <w:pPr>
        <w:rPr>
          <w:highlight w:val="yellow"/>
        </w:rPr>
      </w:pPr>
    </w:p>
    <w:p w14:paraId="35D5813E" w14:textId="614247CD" w:rsidR="000C05C6" w:rsidRPr="00527B77" w:rsidRDefault="00FC03BA"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Determine th</w:t>
      </w:r>
      <w:r w:rsidR="00E80998" w:rsidRPr="00527B77">
        <w:rPr>
          <w:rFonts w:ascii="Calibri" w:hAnsi="Calibri" w:cs="Calibri"/>
          <w:sz w:val="24"/>
          <w:szCs w:val="24"/>
          <w:highlight w:val="yellow"/>
        </w:rPr>
        <w:t>e s</w:t>
      </w:r>
      <w:r w:rsidR="00F46327" w:rsidRPr="00527B77">
        <w:rPr>
          <w:rFonts w:ascii="Calibri" w:hAnsi="Calibri" w:cs="Calibri"/>
          <w:sz w:val="24"/>
          <w:szCs w:val="24"/>
          <w:highlight w:val="yellow"/>
        </w:rPr>
        <w:t xml:space="preserve">uitability of the vein based on </w:t>
      </w:r>
      <w:r w:rsidRPr="00527B77">
        <w:rPr>
          <w:rFonts w:ascii="Calibri" w:hAnsi="Calibri" w:cs="Calibri"/>
          <w:sz w:val="24"/>
          <w:szCs w:val="24"/>
          <w:highlight w:val="yellow"/>
        </w:rPr>
        <w:t>the</w:t>
      </w:r>
      <w:r w:rsidR="00F46327" w:rsidRPr="00527B77">
        <w:rPr>
          <w:rFonts w:ascii="Calibri" w:hAnsi="Calibri" w:cs="Calibri"/>
          <w:sz w:val="24"/>
          <w:szCs w:val="24"/>
          <w:highlight w:val="yellow"/>
        </w:rPr>
        <w:t xml:space="preserve"> factors</w:t>
      </w:r>
      <w:r w:rsidRPr="00527B77">
        <w:rPr>
          <w:rFonts w:ascii="Calibri" w:hAnsi="Calibri" w:cs="Calibri"/>
          <w:sz w:val="24"/>
          <w:szCs w:val="24"/>
          <w:highlight w:val="yellow"/>
        </w:rPr>
        <w:t xml:space="preserve"> described below.</w:t>
      </w:r>
    </w:p>
    <w:p w14:paraId="17C67099" w14:textId="77777777" w:rsidR="006C38B5" w:rsidRPr="00527B77" w:rsidRDefault="006C38B5" w:rsidP="00527B77">
      <w:pPr>
        <w:rPr>
          <w:highlight w:val="yellow"/>
        </w:rPr>
      </w:pPr>
    </w:p>
    <w:p w14:paraId="0EC616E8" w14:textId="742654A6" w:rsidR="000C05C6" w:rsidRPr="00527B77" w:rsidRDefault="00D53B4D" w:rsidP="00527B77">
      <w:pPr>
        <w:pStyle w:val="Lijstalinea"/>
        <w:numPr>
          <w:ilvl w:val="3"/>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S</w:t>
      </w:r>
      <w:r w:rsidR="00FC03BA" w:rsidRPr="00527B77">
        <w:rPr>
          <w:rFonts w:ascii="Calibri" w:hAnsi="Calibri" w:cs="Calibri"/>
          <w:sz w:val="24"/>
          <w:szCs w:val="24"/>
          <w:highlight w:val="yellow"/>
        </w:rPr>
        <w:t>el</w:t>
      </w:r>
      <w:r w:rsidRPr="00527B77">
        <w:rPr>
          <w:rFonts w:ascii="Calibri" w:hAnsi="Calibri" w:cs="Calibri"/>
          <w:sz w:val="24"/>
          <w:szCs w:val="24"/>
          <w:highlight w:val="yellow"/>
        </w:rPr>
        <w:t>ect based on p</w:t>
      </w:r>
      <w:r w:rsidR="00F46327" w:rsidRPr="00527B77">
        <w:rPr>
          <w:rFonts w:ascii="Calibri" w:hAnsi="Calibri" w:cs="Calibri"/>
          <w:sz w:val="24"/>
          <w:szCs w:val="24"/>
          <w:highlight w:val="yellow"/>
        </w:rPr>
        <w:t>roximity to related structures prone to result in complications when punctured</w:t>
      </w:r>
      <w:r w:rsidR="00406EA1" w:rsidRPr="00527B77">
        <w:rPr>
          <w:rFonts w:ascii="Calibri" w:hAnsi="Calibri" w:cs="Calibri"/>
          <w:sz w:val="24"/>
          <w:szCs w:val="24"/>
          <w:highlight w:val="yellow"/>
        </w:rPr>
        <w:t xml:space="preserve">. </w:t>
      </w:r>
      <w:r w:rsidR="00CD436E" w:rsidRPr="00527B77">
        <w:rPr>
          <w:rFonts w:ascii="Calibri" w:hAnsi="Calibri" w:cs="Calibri"/>
          <w:sz w:val="24"/>
          <w:szCs w:val="24"/>
          <w:highlight w:val="yellow"/>
        </w:rPr>
        <w:t>For example</w:t>
      </w:r>
      <w:r w:rsidR="00F46327" w:rsidRPr="00527B77">
        <w:rPr>
          <w:rFonts w:ascii="Calibri" w:hAnsi="Calibri" w:cs="Calibri"/>
          <w:sz w:val="24"/>
          <w:szCs w:val="24"/>
          <w:highlight w:val="yellow"/>
        </w:rPr>
        <w:t>, in some cases</w:t>
      </w:r>
      <w:r w:rsidR="000303C0" w:rsidRPr="00527B77">
        <w:rPr>
          <w:rFonts w:ascii="Calibri" w:hAnsi="Calibri" w:cs="Calibri"/>
          <w:sz w:val="24"/>
          <w:szCs w:val="24"/>
          <w:highlight w:val="yellow"/>
        </w:rPr>
        <w:t>,</w:t>
      </w:r>
      <w:r w:rsidR="00F46327" w:rsidRPr="00527B77">
        <w:rPr>
          <w:rFonts w:ascii="Calibri" w:hAnsi="Calibri" w:cs="Calibri"/>
          <w:sz w:val="24"/>
          <w:szCs w:val="24"/>
          <w:highlight w:val="yellow"/>
        </w:rPr>
        <w:t xml:space="preserve"> a suitable vein is located very close to one of the arteries. In this case, try following the vein more proximal or distal to find an </w:t>
      </w:r>
      <w:r w:rsidR="00CD436E" w:rsidRPr="00527B77">
        <w:rPr>
          <w:rFonts w:ascii="Calibri" w:hAnsi="Calibri" w:cs="Calibri"/>
          <w:sz w:val="24"/>
          <w:szCs w:val="24"/>
          <w:highlight w:val="yellow"/>
        </w:rPr>
        <w:t>alternative</w:t>
      </w:r>
      <w:r w:rsidR="00F46327" w:rsidRPr="00527B77">
        <w:rPr>
          <w:rFonts w:ascii="Calibri" w:hAnsi="Calibri" w:cs="Calibri"/>
          <w:sz w:val="24"/>
          <w:szCs w:val="24"/>
          <w:highlight w:val="yellow"/>
        </w:rPr>
        <w:t xml:space="preserve"> location.</w:t>
      </w:r>
    </w:p>
    <w:p w14:paraId="560689E1" w14:textId="77777777" w:rsidR="006C38B5" w:rsidRPr="00527B77" w:rsidRDefault="006C38B5" w:rsidP="00527B77">
      <w:pPr>
        <w:rPr>
          <w:highlight w:val="yellow"/>
        </w:rPr>
      </w:pPr>
    </w:p>
    <w:p w14:paraId="14420BD7" w14:textId="2D0E7BA6" w:rsidR="006C38B5" w:rsidRPr="00527B77" w:rsidRDefault="00D53B4D" w:rsidP="00527B77">
      <w:pPr>
        <w:pStyle w:val="Lijstalinea"/>
        <w:numPr>
          <w:ilvl w:val="3"/>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Select based on </w:t>
      </w:r>
      <w:r w:rsidR="000303C0" w:rsidRPr="00527B77">
        <w:rPr>
          <w:rFonts w:ascii="Calibri" w:hAnsi="Calibri" w:cs="Calibri"/>
          <w:sz w:val="24"/>
          <w:szCs w:val="24"/>
          <w:highlight w:val="yellow"/>
        </w:rPr>
        <w:t>the depth</w:t>
      </w:r>
      <w:r w:rsidR="00406EA1" w:rsidRPr="00527B77">
        <w:rPr>
          <w:rFonts w:ascii="Calibri" w:hAnsi="Calibri" w:cs="Calibri"/>
          <w:sz w:val="24"/>
          <w:szCs w:val="24"/>
          <w:highlight w:val="yellow"/>
        </w:rPr>
        <w:t xml:space="preserve"> of the vein</w:t>
      </w:r>
      <w:r w:rsidR="00184BE1">
        <w:rPr>
          <w:rFonts w:ascii="Calibri" w:hAnsi="Calibri" w:cs="Calibri"/>
          <w:sz w:val="24"/>
          <w:szCs w:val="24"/>
          <w:highlight w:val="yellow"/>
        </w:rPr>
        <w:t>;</w:t>
      </w:r>
      <w:r w:rsidR="00406EA1" w:rsidRPr="00527B77">
        <w:rPr>
          <w:rFonts w:ascii="Calibri" w:hAnsi="Calibri" w:cs="Calibri"/>
          <w:sz w:val="24"/>
          <w:szCs w:val="24"/>
          <w:highlight w:val="yellow"/>
        </w:rPr>
        <w:t xml:space="preserve"> a superficially located vein is preferable.</w:t>
      </w:r>
    </w:p>
    <w:p w14:paraId="7517726F" w14:textId="77777777" w:rsidR="006C38B5" w:rsidRPr="00527B77" w:rsidRDefault="006C38B5" w:rsidP="00527B77">
      <w:pPr>
        <w:rPr>
          <w:highlight w:val="yellow"/>
        </w:rPr>
      </w:pPr>
    </w:p>
    <w:p w14:paraId="282C2833" w14:textId="40CADB24" w:rsidR="000C05C6" w:rsidRPr="00527B77" w:rsidRDefault="00D53B4D" w:rsidP="00527B77">
      <w:pPr>
        <w:pStyle w:val="Lijstalinea"/>
        <w:numPr>
          <w:ilvl w:val="3"/>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Select based on the d</w:t>
      </w:r>
      <w:r w:rsidR="00406EA1" w:rsidRPr="00527B77">
        <w:rPr>
          <w:rFonts w:ascii="Calibri" w:hAnsi="Calibri" w:cs="Calibri"/>
          <w:sz w:val="24"/>
          <w:szCs w:val="24"/>
          <w:highlight w:val="yellow"/>
        </w:rPr>
        <w:t>iameter of the vein,</w:t>
      </w:r>
      <w:r w:rsidR="00CD436E" w:rsidRPr="00527B77">
        <w:rPr>
          <w:rFonts w:ascii="Calibri" w:hAnsi="Calibri" w:cs="Calibri"/>
          <w:sz w:val="24"/>
          <w:szCs w:val="24"/>
          <w:highlight w:val="yellow"/>
        </w:rPr>
        <w:t xml:space="preserve"> i.e.</w:t>
      </w:r>
      <w:r w:rsidR="000303C0" w:rsidRPr="00527B77">
        <w:rPr>
          <w:rFonts w:ascii="Calibri" w:hAnsi="Calibri" w:cs="Calibri"/>
          <w:sz w:val="24"/>
          <w:szCs w:val="24"/>
          <w:highlight w:val="yellow"/>
        </w:rPr>
        <w:t>,</w:t>
      </w:r>
      <w:r w:rsidR="00406EA1" w:rsidRPr="00527B77">
        <w:rPr>
          <w:rFonts w:ascii="Calibri" w:hAnsi="Calibri" w:cs="Calibri"/>
          <w:sz w:val="24"/>
          <w:szCs w:val="24"/>
          <w:highlight w:val="yellow"/>
        </w:rPr>
        <w:t xml:space="preserve"> larger veins are more suitable for puncture.</w:t>
      </w:r>
    </w:p>
    <w:p w14:paraId="24582E08" w14:textId="77777777" w:rsidR="006C38B5" w:rsidRPr="00527B77" w:rsidRDefault="006C38B5" w:rsidP="00527B77">
      <w:pPr>
        <w:rPr>
          <w:highlight w:val="yellow"/>
        </w:rPr>
      </w:pPr>
    </w:p>
    <w:p w14:paraId="039A1682" w14:textId="4FE11753" w:rsidR="000C05C6" w:rsidRPr="00527B77" w:rsidRDefault="00D53B4D" w:rsidP="00527B77">
      <w:pPr>
        <w:pStyle w:val="Lijstalinea"/>
        <w:numPr>
          <w:ilvl w:val="3"/>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Select based on l</w:t>
      </w:r>
      <w:r w:rsidR="00406EA1" w:rsidRPr="00527B77">
        <w:rPr>
          <w:rFonts w:ascii="Calibri" w:hAnsi="Calibri" w:cs="Calibri"/>
          <w:sz w:val="24"/>
          <w:szCs w:val="24"/>
          <w:highlight w:val="yellow"/>
        </w:rPr>
        <w:t>ocation of the puncture site</w:t>
      </w:r>
      <w:r w:rsidR="00015B8D" w:rsidRPr="00527B77">
        <w:rPr>
          <w:rFonts w:ascii="Calibri" w:hAnsi="Calibri" w:cs="Calibri"/>
          <w:sz w:val="24"/>
          <w:szCs w:val="24"/>
          <w:highlight w:val="yellow"/>
        </w:rPr>
        <w:t xml:space="preserve">, </w:t>
      </w:r>
      <w:r w:rsidR="00735EC1" w:rsidRPr="00527B77">
        <w:rPr>
          <w:rFonts w:ascii="Calibri" w:hAnsi="Calibri" w:cs="Calibri"/>
          <w:sz w:val="24"/>
          <w:szCs w:val="24"/>
          <w:highlight w:val="yellow"/>
        </w:rPr>
        <w:t xml:space="preserve">puncturing close to the elbow crease potentially </w:t>
      </w:r>
      <w:r w:rsidR="00A5518F" w:rsidRPr="00527B77">
        <w:rPr>
          <w:rFonts w:ascii="Calibri" w:hAnsi="Calibri" w:cs="Calibri"/>
          <w:sz w:val="24"/>
          <w:szCs w:val="24"/>
          <w:highlight w:val="yellow"/>
        </w:rPr>
        <w:t xml:space="preserve">causes </w:t>
      </w:r>
      <w:r w:rsidR="00A24FF2" w:rsidRPr="00527B77">
        <w:rPr>
          <w:rFonts w:ascii="Calibri" w:hAnsi="Calibri" w:cs="Calibri"/>
          <w:sz w:val="24"/>
          <w:szCs w:val="24"/>
          <w:highlight w:val="yellow"/>
        </w:rPr>
        <w:t>pacemaker malfunction</w:t>
      </w:r>
      <w:r w:rsidR="00735EC1" w:rsidRPr="00527B77">
        <w:rPr>
          <w:rFonts w:ascii="Calibri" w:hAnsi="Calibri" w:cs="Calibri"/>
          <w:sz w:val="24"/>
          <w:szCs w:val="24"/>
          <w:highlight w:val="yellow"/>
        </w:rPr>
        <w:t xml:space="preserve"> when the RV pacing lead is kept in place after the procedure. Make sure flexing of the arm is possible without compromising the pacing lead.</w:t>
      </w:r>
    </w:p>
    <w:p w14:paraId="618C5358" w14:textId="77777777" w:rsidR="006C38B5" w:rsidRPr="00527B77" w:rsidRDefault="006C38B5" w:rsidP="00527B77">
      <w:pPr>
        <w:rPr>
          <w:highlight w:val="yellow"/>
        </w:rPr>
      </w:pPr>
    </w:p>
    <w:p w14:paraId="0F93CB8C" w14:textId="77777777" w:rsidR="000C05C6" w:rsidRPr="00527B77" w:rsidRDefault="00C8149E"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Once a suitable vein is chosen, </w:t>
      </w:r>
      <w:r w:rsidR="00A24FF2" w:rsidRPr="00527B77">
        <w:rPr>
          <w:rFonts w:ascii="Calibri" w:hAnsi="Calibri" w:cs="Calibri"/>
          <w:sz w:val="24"/>
          <w:szCs w:val="24"/>
          <w:highlight w:val="yellow"/>
        </w:rPr>
        <w:t>confirm that it is a vein by compressing it with the echo probe before puncturing. A vein should collapse, whereas an artery will not.</w:t>
      </w:r>
    </w:p>
    <w:p w14:paraId="7A1C7649" w14:textId="77777777" w:rsidR="006C38B5" w:rsidRPr="00527B77" w:rsidRDefault="006C38B5" w:rsidP="00527B77">
      <w:pPr>
        <w:rPr>
          <w:highlight w:val="yellow"/>
        </w:rPr>
      </w:pPr>
    </w:p>
    <w:p w14:paraId="448D37ED" w14:textId="77777777" w:rsidR="000C05C6" w:rsidRPr="00527B77" w:rsidRDefault="00B76A9D"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Infiltrate the subcutaneous space of the desired access site with</w:t>
      </w:r>
      <w:r w:rsidR="00EB755F" w:rsidRPr="00527B77">
        <w:rPr>
          <w:rFonts w:ascii="Calibri" w:hAnsi="Calibri" w:cs="Calibri"/>
          <w:sz w:val="24"/>
          <w:szCs w:val="24"/>
          <w:highlight w:val="yellow"/>
        </w:rPr>
        <w:t xml:space="preserve"> 1-2</w:t>
      </w:r>
      <w:r w:rsidR="008E07DD" w:rsidRPr="00527B77">
        <w:rPr>
          <w:rFonts w:ascii="Calibri" w:hAnsi="Calibri" w:cs="Calibri"/>
          <w:sz w:val="24"/>
          <w:szCs w:val="24"/>
          <w:highlight w:val="yellow"/>
        </w:rPr>
        <w:t xml:space="preserve"> </w:t>
      </w:r>
      <w:r w:rsidR="00EB755F" w:rsidRPr="00527B77">
        <w:rPr>
          <w:rFonts w:ascii="Calibri" w:hAnsi="Calibri" w:cs="Calibri"/>
          <w:sz w:val="24"/>
          <w:szCs w:val="24"/>
          <w:highlight w:val="yellow"/>
        </w:rPr>
        <w:t>mL of</w:t>
      </w:r>
      <w:r w:rsidR="00D73153" w:rsidRPr="00527B77">
        <w:rPr>
          <w:rFonts w:ascii="Calibri" w:hAnsi="Calibri" w:cs="Calibri"/>
          <w:sz w:val="24"/>
          <w:szCs w:val="24"/>
          <w:highlight w:val="yellow"/>
        </w:rPr>
        <w:t xml:space="preserve"> 1% </w:t>
      </w:r>
      <w:r w:rsidRPr="00527B77">
        <w:rPr>
          <w:rFonts w:ascii="Calibri" w:hAnsi="Calibri" w:cs="Calibri"/>
          <w:sz w:val="24"/>
          <w:szCs w:val="24"/>
          <w:highlight w:val="yellow"/>
        </w:rPr>
        <w:t>lidocaine solution</w:t>
      </w:r>
      <w:r w:rsidR="000627B3" w:rsidRPr="00527B77">
        <w:rPr>
          <w:rFonts w:ascii="Calibri" w:hAnsi="Calibri" w:cs="Calibri"/>
          <w:sz w:val="24"/>
          <w:szCs w:val="24"/>
        </w:rPr>
        <w:t xml:space="preserve"> (</w:t>
      </w:r>
      <w:r w:rsidR="000627B3" w:rsidRPr="00527B77">
        <w:rPr>
          <w:rFonts w:ascii="Calibri" w:hAnsi="Calibri" w:cs="Calibri"/>
          <w:b/>
          <w:bCs/>
          <w:sz w:val="24"/>
          <w:szCs w:val="24"/>
        </w:rPr>
        <w:t>Figure 3A</w:t>
      </w:r>
      <w:r w:rsidR="000627B3" w:rsidRPr="00527B77">
        <w:rPr>
          <w:rFonts w:ascii="Calibri" w:hAnsi="Calibri" w:cs="Calibri"/>
          <w:sz w:val="24"/>
          <w:szCs w:val="24"/>
        </w:rPr>
        <w:t>)</w:t>
      </w:r>
      <w:r w:rsidRPr="00527B77">
        <w:rPr>
          <w:rFonts w:ascii="Calibri" w:hAnsi="Calibri" w:cs="Calibri"/>
          <w:sz w:val="24"/>
          <w:szCs w:val="24"/>
        </w:rPr>
        <w:t>.</w:t>
      </w:r>
    </w:p>
    <w:p w14:paraId="075AEF35" w14:textId="77777777" w:rsidR="006C38B5" w:rsidRPr="00527B77" w:rsidRDefault="006C38B5" w:rsidP="00527B77">
      <w:pPr>
        <w:rPr>
          <w:highlight w:val="yellow"/>
        </w:rPr>
      </w:pPr>
    </w:p>
    <w:p w14:paraId="2E287BA3" w14:textId="22CAD889" w:rsidR="000C05C6" w:rsidRPr="00527B77" w:rsidRDefault="00B76A9D"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Puncture the vein with a hollow needle</w:t>
      </w:r>
      <w:r w:rsidR="00266447" w:rsidRPr="00527B77">
        <w:rPr>
          <w:rFonts w:ascii="Calibri" w:hAnsi="Calibri" w:cs="Calibri"/>
          <w:sz w:val="24"/>
          <w:szCs w:val="24"/>
          <w:highlight w:val="yellow"/>
        </w:rPr>
        <w:t xml:space="preserve">, </w:t>
      </w:r>
      <w:r w:rsidR="007F6204" w:rsidRPr="00527B77">
        <w:rPr>
          <w:rFonts w:ascii="Calibri" w:hAnsi="Calibri" w:cs="Calibri"/>
          <w:sz w:val="24"/>
          <w:szCs w:val="24"/>
          <w:highlight w:val="yellow"/>
        </w:rPr>
        <w:t xml:space="preserve">which </w:t>
      </w:r>
      <w:r w:rsidR="00266447" w:rsidRPr="00527B77">
        <w:rPr>
          <w:rFonts w:ascii="Calibri" w:hAnsi="Calibri" w:cs="Calibri"/>
          <w:sz w:val="24"/>
          <w:szCs w:val="24"/>
          <w:highlight w:val="yellow"/>
        </w:rPr>
        <w:t xml:space="preserve">is usually present in the 6 Fr sheath kit, </w:t>
      </w:r>
      <w:r w:rsidRPr="00527B77">
        <w:rPr>
          <w:rFonts w:ascii="Calibri" w:hAnsi="Calibri" w:cs="Calibri"/>
          <w:sz w:val="24"/>
          <w:szCs w:val="24"/>
          <w:highlight w:val="yellow"/>
        </w:rPr>
        <w:t>using direct ultrasound guidance</w:t>
      </w:r>
      <w:r w:rsidR="00A6368A" w:rsidRPr="00527B77">
        <w:rPr>
          <w:rFonts w:ascii="Calibri" w:hAnsi="Calibri" w:cs="Calibri"/>
          <w:sz w:val="24"/>
          <w:szCs w:val="24"/>
          <w:highlight w:val="yellow"/>
        </w:rPr>
        <w:t xml:space="preserve"> and make sure that sufficient backflow is present</w:t>
      </w:r>
      <w:r w:rsidR="000627B3" w:rsidRPr="00527B77">
        <w:rPr>
          <w:rFonts w:ascii="Calibri" w:hAnsi="Calibri" w:cs="Calibri"/>
          <w:sz w:val="24"/>
          <w:szCs w:val="24"/>
        </w:rPr>
        <w:t xml:space="preserve"> (</w:t>
      </w:r>
      <w:r w:rsidR="000627B3" w:rsidRPr="00527B77">
        <w:rPr>
          <w:rFonts w:ascii="Calibri" w:hAnsi="Calibri" w:cs="Calibri"/>
          <w:b/>
          <w:bCs/>
          <w:sz w:val="24"/>
          <w:szCs w:val="24"/>
        </w:rPr>
        <w:t>Figure 3B</w:t>
      </w:r>
      <w:r w:rsidR="0014720B" w:rsidRPr="00527B77">
        <w:rPr>
          <w:rFonts w:ascii="Calibri" w:hAnsi="Calibri" w:cs="Calibri"/>
          <w:b/>
          <w:bCs/>
          <w:sz w:val="24"/>
          <w:szCs w:val="24"/>
        </w:rPr>
        <w:t>,</w:t>
      </w:r>
      <w:r w:rsidR="000627B3" w:rsidRPr="00527B77">
        <w:rPr>
          <w:rFonts w:ascii="Calibri" w:hAnsi="Calibri" w:cs="Calibri"/>
          <w:b/>
          <w:bCs/>
          <w:sz w:val="24"/>
          <w:szCs w:val="24"/>
        </w:rPr>
        <w:t>C</w:t>
      </w:r>
      <w:r w:rsidR="000627B3" w:rsidRPr="00527B77">
        <w:rPr>
          <w:rFonts w:ascii="Calibri" w:hAnsi="Calibri" w:cs="Calibri"/>
          <w:sz w:val="24"/>
          <w:szCs w:val="24"/>
        </w:rPr>
        <w:t>)</w:t>
      </w:r>
      <w:r w:rsidRPr="00527B77">
        <w:rPr>
          <w:rFonts w:ascii="Calibri" w:hAnsi="Calibri" w:cs="Calibri"/>
          <w:sz w:val="24"/>
          <w:szCs w:val="24"/>
        </w:rPr>
        <w:t>.</w:t>
      </w:r>
    </w:p>
    <w:p w14:paraId="6F5481AF" w14:textId="77777777" w:rsidR="006C38B5" w:rsidRPr="00527B77" w:rsidRDefault="006C38B5" w:rsidP="00527B77">
      <w:pPr>
        <w:rPr>
          <w:highlight w:val="yellow"/>
        </w:rPr>
      </w:pPr>
    </w:p>
    <w:p w14:paraId="15ECB395" w14:textId="736D5456" w:rsidR="000C05C6" w:rsidRPr="00527B77" w:rsidRDefault="00B76A9D"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Directly afterward</w:t>
      </w:r>
      <w:r w:rsidR="007F6204" w:rsidRPr="00527B77">
        <w:rPr>
          <w:rFonts w:ascii="Calibri" w:hAnsi="Calibri" w:cs="Calibri"/>
          <w:sz w:val="24"/>
          <w:szCs w:val="24"/>
          <w:highlight w:val="yellow"/>
        </w:rPr>
        <w:t>,</w:t>
      </w:r>
      <w:r w:rsidRPr="00527B77">
        <w:rPr>
          <w:rFonts w:ascii="Calibri" w:hAnsi="Calibri" w:cs="Calibri"/>
          <w:sz w:val="24"/>
          <w:szCs w:val="24"/>
          <w:highlight w:val="yellow"/>
        </w:rPr>
        <w:t xml:space="preserve"> insert a guidewire in the hollow needle and </w:t>
      </w:r>
      <w:r w:rsidR="00A5518F" w:rsidRPr="00527B77">
        <w:rPr>
          <w:rFonts w:ascii="Calibri" w:hAnsi="Calibri" w:cs="Calibri"/>
          <w:sz w:val="24"/>
          <w:szCs w:val="24"/>
          <w:highlight w:val="yellow"/>
        </w:rPr>
        <w:t>advanc</w:t>
      </w:r>
      <w:r w:rsidR="00A6368A" w:rsidRPr="00527B77">
        <w:rPr>
          <w:rFonts w:ascii="Calibri" w:hAnsi="Calibri" w:cs="Calibri"/>
          <w:sz w:val="24"/>
          <w:szCs w:val="24"/>
          <w:highlight w:val="yellow"/>
        </w:rPr>
        <w:t xml:space="preserve">e </w:t>
      </w:r>
      <w:r w:rsidRPr="00527B77">
        <w:rPr>
          <w:rFonts w:ascii="Calibri" w:hAnsi="Calibri" w:cs="Calibri"/>
          <w:sz w:val="24"/>
          <w:szCs w:val="24"/>
          <w:highlight w:val="yellow"/>
        </w:rPr>
        <w:t>the guidewire</w:t>
      </w:r>
      <w:r w:rsidR="000627B3" w:rsidRPr="00527B77">
        <w:rPr>
          <w:rFonts w:ascii="Calibri" w:hAnsi="Calibri" w:cs="Calibri"/>
          <w:sz w:val="24"/>
          <w:szCs w:val="24"/>
          <w:highlight w:val="yellow"/>
        </w:rPr>
        <w:t xml:space="preserve"> </w:t>
      </w:r>
      <w:r w:rsidR="000627B3" w:rsidRPr="00527B77">
        <w:rPr>
          <w:rFonts w:ascii="Calibri" w:hAnsi="Calibri" w:cs="Calibri"/>
          <w:sz w:val="24"/>
          <w:szCs w:val="24"/>
        </w:rPr>
        <w:t>(</w:t>
      </w:r>
      <w:r w:rsidR="000627B3" w:rsidRPr="00527B77">
        <w:rPr>
          <w:rFonts w:ascii="Calibri" w:hAnsi="Calibri" w:cs="Calibri"/>
          <w:b/>
          <w:bCs/>
          <w:sz w:val="24"/>
          <w:szCs w:val="24"/>
        </w:rPr>
        <w:t>Figure 3D</w:t>
      </w:r>
      <w:r w:rsidR="000627B3" w:rsidRPr="00527B77">
        <w:rPr>
          <w:rFonts w:ascii="Calibri" w:hAnsi="Calibri" w:cs="Calibri"/>
          <w:sz w:val="24"/>
          <w:szCs w:val="24"/>
        </w:rPr>
        <w:t>)</w:t>
      </w:r>
      <w:r w:rsidR="00A6368A" w:rsidRPr="00527B77">
        <w:rPr>
          <w:rFonts w:ascii="Calibri" w:hAnsi="Calibri" w:cs="Calibri"/>
          <w:sz w:val="24"/>
          <w:szCs w:val="24"/>
        </w:rPr>
        <w:t>.</w:t>
      </w:r>
      <w:r w:rsidR="0014720B" w:rsidRPr="00527B77">
        <w:rPr>
          <w:rFonts w:ascii="Calibri" w:hAnsi="Calibri" w:cs="Calibri"/>
          <w:sz w:val="24"/>
          <w:szCs w:val="24"/>
          <w:highlight w:val="yellow"/>
        </w:rPr>
        <w:t xml:space="preserve"> </w:t>
      </w:r>
      <w:r w:rsidRPr="00527B77">
        <w:rPr>
          <w:rFonts w:ascii="Calibri" w:hAnsi="Calibri" w:cs="Calibri"/>
          <w:sz w:val="24"/>
          <w:szCs w:val="24"/>
          <w:highlight w:val="yellow"/>
        </w:rPr>
        <w:t xml:space="preserve">After doing so, </w:t>
      </w:r>
      <w:r w:rsidR="00A6368A" w:rsidRPr="00527B77">
        <w:rPr>
          <w:rFonts w:ascii="Calibri" w:hAnsi="Calibri" w:cs="Calibri"/>
          <w:sz w:val="24"/>
          <w:szCs w:val="24"/>
          <w:highlight w:val="yellow"/>
        </w:rPr>
        <w:t xml:space="preserve">remove the tourniquet and </w:t>
      </w:r>
      <w:r w:rsidRPr="00527B77">
        <w:rPr>
          <w:rFonts w:ascii="Calibri" w:hAnsi="Calibri" w:cs="Calibri"/>
          <w:sz w:val="24"/>
          <w:szCs w:val="24"/>
          <w:highlight w:val="yellow"/>
        </w:rPr>
        <w:t>remove the hollow needle</w:t>
      </w:r>
      <w:r w:rsidR="00F0578C" w:rsidRPr="00527B77">
        <w:rPr>
          <w:rFonts w:ascii="Calibri" w:hAnsi="Calibri" w:cs="Calibri"/>
          <w:sz w:val="24"/>
          <w:szCs w:val="24"/>
          <w:highlight w:val="yellow"/>
        </w:rPr>
        <w:t xml:space="preserve"> back over the wire</w:t>
      </w:r>
      <w:r w:rsidRPr="00527B77">
        <w:rPr>
          <w:rFonts w:ascii="Calibri" w:hAnsi="Calibri" w:cs="Calibri"/>
          <w:sz w:val="24"/>
          <w:szCs w:val="24"/>
          <w:highlight w:val="yellow"/>
        </w:rPr>
        <w:t>.</w:t>
      </w:r>
    </w:p>
    <w:p w14:paraId="7CE78C0C" w14:textId="77777777" w:rsidR="006C38B5" w:rsidRPr="00527B77" w:rsidRDefault="006C38B5" w:rsidP="00527B77">
      <w:pPr>
        <w:rPr>
          <w:highlight w:val="yellow"/>
        </w:rPr>
      </w:pPr>
    </w:p>
    <w:p w14:paraId="284B8115" w14:textId="77777777" w:rsidR="000C05C6" w:rsidRPr="00527B77" w:rsidRDefault="00266447"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Flush the sheath</w:t>
      </w:r>
      <w:r w:rsidR="004F55FC" w:rsidRPr="00527B77">
        <w:rPr>
          <w:rFonts w:ascii="Calibri" w:hAnsi="Calibri" w:cs="Calibri"/>
          <w:sz w:val="24"/>
          <w:szCs w:val="24"/>
          <w:highlight w:val="yellow"/>
        </w:rPr>
        <w:t xml:space="preserve"> and side port</w:t>
      </w:r>
      <w:r w:rsidRPr="00527B77">
        <w:rPr>
          <w:rFonts w:ascii="Calibri" w:hAnsi="Calibri" w:cs="Calibri"/>
          <w:sz w:val="24"/>
          <w:szCs w:val="24"/>
          <w:highlight w:val="yellow"/>
        </w:rPr>
        <w:t xml:space="preserve"> before introducing it to make sure there is no air within the </w:t>
      </w:r>
      <w:r w:rsidR="00E94A1D" w:rsidRPr="00527B77">
        <w:rPr>
          <w:rFonts w:ascii="Calibri" w:hAnsi="Calibri" w:cs="Calibri"/>
          <w:sz w:val="24"/>
          <w:szCs w:val="24"/>
          <w:highlight w:val="yellow"/>
        </w:rPr>
        <w:t>system</w:t>
      </w:r>
      <w:r w:rsidR="001E2E98" w:rsidRPr="00527B77">
        <w:rPr>
          <w:rFonts w:ascii="Calibri" w:hAnsi="Calibri" w:cs="Calibri"/>
          <w:sz w:val="24"/>
          <w:szCs w:val="24"/>
          <w:highlight w:val="yellow"/>
        </w:rPr>
        <w:t>.</w:t>
      </w:r>
    </w:p>
    <w:p w14:paraId="3D0F9C00" w14:textId="77777777" w:rsidR="006C38B5" w:rsidRPr="00527B77" w:rsidRDefault="006C38B5" w:rsidP="00527B77">
      <w:pPr>
        <w:rPr>
          <w:highlight w:val="yellow"/>
        </w:rPr>
      </w:pPr>
    </w:p>
    <w:p w14:paraId="7CE23279" w14:textId="1BD32F5A" w:rsidR="000C05C6" w:rsidRPr="00527B77" w:rsidRDefault="00B76A9D"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Introduce </w:t>
      </w:r>
      <w:r w:rsidR="00A054DC" w:rsidRPr="00527B77">
        <w:rPr>
          <w:rFonts w:ascii="Calibri" w:hAnsi="Calibri" w:cs="Calibri"/>
          <w:sz w:val="24"/>
          <w:szCs w:val="24"/>
          <w:highlight w:val="yellow"/>
        </w:rPr>
        <w:t>the</w:t>
      </w:r>
      <w:r w:rsidRPr="00527B77">
        <w:rPr>
          <w:rFonts w:ascii="Calibri" w:hAnsi="Calibri" w:cs="Calibri"/>
          <w:sz w:val="24"/>
          <w:szCs w:val="24"/>
          <w:highlight w:val="yellow"/>
        </w:rPr>
        <w:t xml:space="preserve"> </w:t>
      </w:r>
      <w:r w:rsidR="001742FC" w:rsidRPr="00527B77">
        <w:rPr>
          <w:rFonts w:ascii="Calibri" w:hAnsi="Calibri" w:cs="Calibri"/>
          <w:sz w:val="24"/>
          <w:szCs w:val="24"/>
          <w:highlight w:val="yellow"/>
        </w:rPr>
        <w:t xml:space="preserve">6 Fr sheath over the wire and </w:t>
      </w:r>
      <w:r w:rsidR="00A5518F" w:rsidRPr="00527B77">
        <w:rPr>
          <w:rFonts w:ascii="Calibri" w:hAnsi="Calibri" w:cs="Calibri"/>
          <w:sz w:val="24"/>
          <w:szCs w:val="24"/>
          <w:highlight w:val="yellow"/>
        </w:rPr>
        <w:t xml:space="preserve">then </w:t>
      </w:r>
      <w:r w:rsidR="001742FC" w:rsidRPr="00527B77">
        <w:rPr>
          <w:rFonts w:ascii="Calibri" w:hAnsi="Calibri" w:cs="Calibri"/>
          <w:sz w:val="24"/>
          <w:szCs w:val="24"/>
          <w:highlight w:val="yellow"/>
        </w:rPr>
        <w:t>remove the guid</w:t>
      </w:r>
      <w:r w:rsidR="00A5518F" w:rsidRPr="00527B77">
        <w:rPr>
          <w:rFonts w:ascii="Calibri" w:hAnsi="Calibri" w:cs="Calibri"/>
          <w:sz w:val="24"/>
          <w:szCs w:val="24"/>
          <w:highlight w:val="yellow"/>
        </w:rPr>
        <w:t>e</w:t>
      </w:r>
      <w:r w:rsidR="001742FC" w:rsidRPr="00527B77">
        <w:rPr>
          <w:rFonts w:ascii="Calibri" w:hAnsi="Calibri" w:cs="Calibri"/>
          <w:sz w:val="24"/>
          <w:szCs w:val="24"/>
          <w:highlight w:val="yellow"/>
        </w:rPr>
        <w:t>wire</w:t>
      </w:r>
      <w:r w:rsidR="00A054DC" w:rsidRPr="00527B77">
        <w:rPr>
          <w:rFonts w:ascii="Calibri" w:hAnsi="Calibri" w:cs="Calibri"/>
          <w:sz w:val="24"/>
          <w:szCs w:val="24"/>
          <w:highlight w:val="yellow"/>
        </w:rPr>
        <w:t xml:space="preserve"> and dilator</w:t>
      </w:r>
      <w:r w:rsidR="001742FC" w:rsidRPr="00527B77">
        <w:rPr>
          <w:rFonts w:ascii="Calibri" w:hAnsi="Calibri" w:cs="Calibri"/>
          <w:sz w:val="24"/>
          <w:szCs w:val="24"/>
          <w:highlight w:val="yellow"/>
        </w:rPr>
        <w:t>. After this step</w:t>
      </w:r>
      <w:r w:rsidR="007F6204" w:rsidRPr="00527B77">
        <w:rPr>
          <w:rFonts w:ascii="Calibri" w:hAnsi="Calibri" w:cs="Calibri"/>
          <w:sz w:val="24"/>
          <w:szCs w:val="24"/>
          <w:highlight w:val="yellow"/>
        </w:rPr>
        <w:t>,</w:t>
      </w:r>
      <w:r w:rsidR="001742FC" w:rsidRPr="00527B77">
        <w:rPr>
          <w:rFonts w:ascii="Calibri" w:hAnsi="Calibri" w:cs="Calibri"/>
          <w:sz w:val="24"/>
          <w:szCs w:val="24"/>
          <w:highlight w:val="yellow"/>
        </w:rPr>
        <w:t xml:space="preserve"> a 6 Fr lumen is created through which a temporary pacing lead can be inserted with additional room for </w:t>
      </w:r>
      <w:r w:rsidR="00852599" w:rsidRPr="00527B77">
        <w:rPr>
          <w:rFonts w:ascii="Calibri" w:hAnsi="Calibri" w:cs="Calibri"/>
          <w:sz w:val="24"/>
          <w:szCs w:val="24"/>
          <w:highlight w:val="yellow"/>
        </w:rPr>
        <w:t>the</w:t>
      </w:r>
      <w:r w:rsidR="001742FC" w:rsidRPr="00527B77">
        <w:rPr>
          <w:rFonts w:ascii="Calibri" w:hAnsi="Calibri" w:cs="Calibri"/>
          <w:sz w:val="24"/>
          <w:szCs w:val="24"/>
          <w:highlight w:val="yellow"/>
        </w:rPr>
        <w:t xml:space="preserve"> side port </w:t>
      </w:r>
      <w:r w:rsidR="00C45D42" w:rsidRPr="00527B77">
        <w:rPr>
          <w:rFonts w:ascii="Calibri" w:hAnsi="Calibri" w:cs="Calibri"/>
          <w:sz w:val="24"/>
          <w:szCs w:val="24"/>
          <w:highlight w:val="yellow"/>
        </w:rPr>
        <w:t xml:space="preserve">to inject </w:t>
      </w:r>
      <w:r w:rsidR="00CD436E" w:rsidRPr="00527B77">
        <w:rPr>
          <w:rFonts w:ascii="Calibri" w:hAnsi="Calibri" w:cs="Calibri"/>
          <w:sz w:val="24"/>
          <w:szCs w:val="24"/>
          <w:highlight w:val="yellow"/>
        </w:rPr>
        <w:t>intravenous</w:t>
      </w:r>
      <w:r w:rsidR="001742FC" w:rsidRPr="00527B77">
        <w:rPr>
          <w:rFonts w:ascii="Calibri" w:hAnsi="Calibri" w:cs="Calibri"/>
          <w:sz w:val="24"/>
          <w:szCs w:val="24"/>
          <w:highlight w:val="yellow"/>
        </w:rPr>
        <w:t xml:space="preserve"> fluids when required</w:t>
      </w:r>
      <w:r w:rsidR="000627B3" w:rsidRPr="00527B77">
        <w:rPr>
          <w:rFonts w:ascii="Calibri" w:hAnsi="Calibri" w:cs="Calibri"/>
          <w:sz w:val="24"/>
          <w:szCs w:val="24"/>
        </w:rPr>
        <w:t xml:space="preserve"> (</w:t>
      </w:r>
      <w:r w:rsidR="000627B3" w:rsidRPr="00527B77">
        <w:rPr>
          <w:rFonts w:ascii="Calibri" w:hAnsi="Calibri" w:cs="Calibri"/>
          <w:b/>
          <w:bCs/>
          <w:sz w:val="24"/>
          <w:szCs w:val="24"/>
        </w:rPr>
        <w:t>Figure 3E</w:t>
      </w:r>
      <w:r w:rsidR="000627B3" w:rsidRPr="00527B77">
        <w:rPr>
          <w:rFonts w:ascii="Calibri" w:hAnsi="Calibri" w:cs="Calibri"/>
          <w:sz w:val="24"/>
          <w:szCs w:val="24"/>
        </w:rPr>
        <w:t>)</w:t>
      </w:r>
      <w:r w:rsidR="001742FC" w:rsidRPr="00527B77">
        <w:rPr>
          <w:rFonts w:ascii="Calibri" w:hAnsi="Calibri" w:cs="Calibri"/>
          <w:sz w:val="24"/>
          <w:szCs w:val="24"/>
        </w:rPr>
        <w:t>.</w:t>
      </w:r>
    </w:p>
    <w:p w14:paraId="403BDFDF" w14:textId="77777777" w:rsidR="006C38B5" w:rsidRPr="00527B77" w:rsidRDefault="006C38B5" w:rsidP="00527B77">
      <w:pPr>
        <w:rPr>
          <w:highlight w:val="yellow"/>
        </w:rPr>
      </w:pPr>
    </w:p>
    <w:p w14:paraId="1CA5E2BA" w14:textId="16418713" w:rsidR="001742FC" w:rsidRPr="00527B77" w:rsidRDefault="001742FC"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Introduce a 5 Fr </w:t>
      </w:r>
      <w:r w:rsidR="00D73153" w:rsidRPr="00527B77">
        <w:rPr>
          <w:rFonts w:ascii="Calibri" w:hAnsi="Calibri" w:cs="Calibri"/>
          <w:sz w:val="24"/>
          <w:szCs w:val="24"/>
          <w:highlight w:val="yellow"/>
        </w:rPr>
        <w:t>flow</w:t>
      </w:r>
      <w:r w:rsidR="007F6204" w:rsidRPr="00527B77">
        <w:rPr>
          <w:rFonts w:ascii="Calibri" w:hAnsi="Calibri" w:cs="Calibri"/>
          <w:sz w:val="24"/>
          <w:szCs w:val="24"/>
          <w:highlight w:val="yellow"/>
        </w:rPr>
        <w:t>-</w:t>
      </w:r>
      <w:r w:rsidR="00D73153" w:rsidRPr="00527B77">
        <w:rPr>
          <w:rFonts w:ascii="Calibri" w:hAnsi="Calibri" w:cs="Calibri"/>
          <w:sz w:val="24"/>
          <w:szCs w:val="24"/>
          <w:highlight w:val="yellow"/>
        </w:rPr>
        <w:t>directed pacing catheter</w:t>
      </w:r>
      <w:r w:rsidRPr="00527B77">
        <w:rPr>
          <w:rFonts w:ascii="Calibri" w:hAnsi="Calibri" w:cs="Calibri"/>
          <w:sz w:val="24"/>
          <w:szCs w:val="24"/>
          <w:highlight w:val="yellow"/>
        </w:rPr>
        <w:t xml:space="preserve"> through the sheath with the balloon deflated.</w:t>
      </w:r>
      <w:r w:rsidR="00EB755F" w:rsidRPr="00527B77">
        <w:rPr>
          <w:rFonts w:ascii="Calibri" w:hAnsi="Calibri" w:cs="Calibri"/>
          <w:sz w:val="24"/>
          <w:szCs w:val="24"/>
          <w:highlight w:val="yellow"/>
        </w:rPr>
        <w:t xml:space="preserve"> Advance the pacing lead following step </w:t>
      </w:r>
      <w:r w:rsidR="00CA2017" w:rsidRPr="00527B77">
        <w:rPr>
          <w:rFonts w:ascii="Calibri" w:hAnsi="Calibri" w:cs="Calibri"/>
          <w:sz w:val="24"/>
          <w:szCs w:val="24"/>
          <w:highlight w:val="yellow"/>
        </w:rPr>
        <w:t>2.</w:t>
      </w:r>
      <w:r w:rsidR="00EB755F" w:rsidRPr="00527B77">
        <w:rPr>
          <w:rFonts w:ascii="Calibri" w:hAnsi="Calibri" w:cs="Calibri"/>
          <w:sz w:val="24"/>
          <w:szCs w:val="24"/>
          <w:highlight w:val="yellow"/>
        </w:rPr>
        <w:t>4.</w:t>
      </w:r>
    </w:p>
    <w:p w14:paraId="3A76ADB5" w14:textId="17DC8CE6" w:rsidR="00B76A9D" w:rsidRPr="00527B77" w:rsidRDefault="00B76A9D" w:rsidP="00527B77">
      <w:pPr>
        <w:rPr>
          <w:highlight w:val="yellow"/>
        </w:rPr>
      </w:pPr>
    </w:p>
    <w:p w14:paraId="3531AD05" w14:textId="77777777" w:rsidR="000C05C6" w:rsidRPr="00527B77" w:rsidRDefault="00915AF0" w:rsidP="00527B77">
      <w:pPr>
        <w:pStyle w:val="Lijstalinea"/>
        <w:numPr>
          <w:ilvl w:val="1"/>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Imaging guidance set-up</w:t>
      </w:r>
      <w:r w:rsidR="007B3E6D" w:rsidRPr="00527B77">
        <w:rPr>
          <w:rFonts w:ascii="Calibri" w:hAnsi="Calibri" w:cs="Calibri"/>
          <w:sz w:val="24"/>
          <w:szCs w:val="24"/>
          <w:highlight w:val="yellow"/>
        </w:rPr>
        <w:t xml:space="preserve"> and lead advancement</w:t>
      </w:r>
    </w:p>
    <w:p w14:paraId="5E451750" w14:textId="77777777" w:rsidR="006C38B5" w:rsidRPr="00527B77" w:rsidRDefault="006C38B5" w:rsidP="00527B77">
      <w:pPr>
        <w:rPr>
          <w:b/>
          <w:bCs/>
          <w:highlight w:val="yellow"/>
        </w:rPr>
      </w:pPr>
    </w:p>
    <w:p w14:paraId="3345640C" w14:textId="2E83CF41" w:rsidR="000C05C6" w:rsidRPr="00527B77" w:rsidRDefault="007B3E6D"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Use fluoroscopy when advancing the pacing lead towards the right</w:t>
      </w:r>
      <w:r w:rsidR="007F6204" w:rsidRPr="00527B77">
        <w:rPr>
          <w:rFonts w:ascii="Calibri" w:hAnsi="Calibri" w:cs="Calibri"/>
          <w:sz w:val="24"/>
          <w:szCs w:val="24"/>
          <w:highlight w:val="yellow"/>
        </w:rPr>
        <w:t xml:space="preserve"> </w:t>
      </w:r>
      <w:r w:rsidRPr="00527B77">
        <w:rPr>
          <w:rFonts w:ascii="Calibri" w:hAnsi="Calibri" w:cs="Calibri"/>
          <w:sz w:val="24"/>
          <w:szCs w:val="24"/>
          <w:highlight w:val="yellow"/>
        </w:rPr>
        <w:t xml:space="preserve">ventricle. </w:t>
      </w:r>
      <w:r w:rsidR="00804FAE" w:rsidRPr="00527B77">
        <w:rPr>
          <w:rFonts w:ascii="Calibri" w:hAnsi="Calibri" w:cs="Calibri"/>
          <w:sz w:val="24"/>
          <w:szCs w:val="24"/>
          <w:highlight w:val="yellow"/>
        </w:rPr>
        <w:t>Use an anterior-posterior</w:t>
      </w:r>
      <w:r w:rsidR="00EB755F" w:rsidRPr="00527B77">
        <w:rPr>
          <w:rFonts w:ascii="Calibri" w:hAnsi="Calibri" w:cs="Calibri"/>
          <w:sz w:val="24"/>
          <w:szCs w:val="24"/>
          <w:highlight w:val="yellow"/>
        </w:rPr>
        <w:t xml:space="preserve"> (0°/0°) view. </w:t>
      </w:r>
    </w:p>
    <w:p w14:paraId="05F2A045" w14:textId="77777777" w:rsidR="006C38B5" w:rsidRPr="00527B77" w:rsidRDefault="006C38B5" w:rsidP="00527B77">
      <w:pPr>
        <w:rPr>
          <w:highlight w:val="yellow"/>
        </w:rPr>
      </w:pPr>
    </w:p>
    <w:p w14:paraId="129F7AD9" w14:textId="12C898EB" w:rsidR="000C05C6" w:rsidRPr="00527B77" w:rsidRDefault="00EB755F"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Advance the pacing lead</w:t>
      </w:r>
      <w:r w:rsidR="007F6204" w:rsidRPr="00527B77">
        <w:rPr>
          <w:rFonts w:ascii="Calibri" w:hAnsi="Calibri" w:cs="Calibri"/>
          <w:sz w:val="24"/>
          <w:szCs w:val="24"/>
          <w:highlight w:val="yellow"/>
        </w:rPr>
        <w:t>;</w:t>
      </w:r>
      <w:r w:rsidRPr="00527B77">
        <w:rPr>
          <w:rFonts w:ascii="Calibri" w:hAnsi="Calibri" w:cs="Calibri"/>
          <w:sz w:val="24"/>
          <w:szCs w:val="24"/>
          <w:highlight w:val="yellow"/>
        </w:rPr>
        <w:t xml:space="preserve"> the lead should naturally follow the vasculature toward the right ventricle without any resistance.</w:t>
      </w:r>
    </w:p>
    <w:p w14:paraId="05B4E7ED" w14:textId="77777777" w:rsidR="006C38B5" w:rsidRPr="00527B77" w:rsidRDefault="006C38B5" w:rsidP="00527B77">
      <w:pPr>
        <w:rPr>
          <w:highlight w:val="yellow"/>
        </w:rPr>
      </w:pPr>
    </w:p>
    <w:p w14:paraId="2886649E" w14:textId="2E3021D1" w:rsidR="000C05C6" w:rsidRPr="00527B77" w:rsidRDefault="00AB03EA"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Once the tip of the lead is </w:t>
      </w:r>
      <w:r w:rsidR="000F0ADB" w:rsidRPr="00527B77">
        <w:rPr>
          <w:rFonts w:ascii="Calibri" w:hAnsi="Calibri" w:cs="Calibri"/>
          <w:sz w:val="24"/>
          <w:szCs w:val="24"/>
          <w:highlight w:val="yellow"/>
        </w:rPr>
        <w:t>situated within the subclavian vein,</w:t>
      </w:r>
      <w:r w:rsidR="00592E50" w:rsidRPr="00527B77">
        <w:rPr>
          <w:rFonts w:ascii="Calibri" w:hAnsi="Calibri" w:cs="Calibri"/>
          <w:sz w:val="24"/>
          <w:szCs w:val="24"/>
          <w:highlight w:val="yellow"/>
        </w:rPr>
        <w:t xml:space="preserve"> inflate</w:t>
      </w:r>
      <w:r w:rsidR="000F0ADB" w:rsidRPr="00527B77">
        <w:rPr>
          <w:rFonts w:ascii="Calibri" w:hAnsi="Calibri" w:cs="Calibri"/>
          <w:sz w:val="24"/>
          <w:szCs w:val="24"/>
          <w:highlight w:val="yellow"/>
        </w:rPr>
        <w:t xml:space="preserve"> the balloon tip to assist in directing the catheter tip towards the right ventricle. </w:t>
      </w:r>
    </w:p>
    <w:p w14:paraId="288AD1E1" w14:textId="77777777" w:rsidR="000F0ADB" w:rsidRPr="00527B77" w:rsidRDefault="000F0ADB" w:rsidP="00527B77">
      <w:pPr>
        <w:pStyle w:val="Lijstalinea"/>
        <w:spacing w:after="0" w:line="240" w:lineRule="auto"/>
        <w:ind w:left="0"/>
        <w:contextualSpacing w:val="0"/>
        <w:jc w:val="both"/>
        <w:rPr>
          <w:rFonts w:ascii="Calibri" w:hAnsi="Calibri" w:cs="Calibri"/>
          <w:sz w:val="24"/>
          <w:szCs w:val="24"/>
          <w:highlight w:val="yellow"/>
        </w:rPr>
      </w:pPr>
    </w:p>
    <w:p w14:paraId="0FE35F99" w14:textId="39CDFB96" w:rsidR="000F0ADB" w:rsidRPr="00527B77" w:rsidRDefault="000F0ADB" w:rsidP="00527B77">
      <w:r w:rsidRPr="00527B77">
        <w:t xml:space="preserve">NOTE: Once the tip of the catheter is situated medial </w:t>
      </w:r>
      <w:r w:rsidR="007F6204" w:rsidRPr="00527B77">
        <w:t>to</w:t>
      </w:r>
      <w:r w:rsidRPr="00527B77">
        <w:t xml:space="preserve"> the head of the humerus</w:t>
      </w:r>
      <w:r w:rsidR="00850140" w:rsidRPr="00527B77">
        <w:t xml:space="preserve"> (which can be confirmed using fluoroscopy)</w:t>
      </w:r>
      <w:r w:rsidRPr="00527B77">
        <w:t xml:space="preserve">, the tip is likely situated in the subclavian vein. If there is any resistance during the advancement of the lead, </w:t>
      </w:r>
      <w:r w:rsidR="008B5118" w:rsidRPr="00527B77">
        <w:t xml:space="preserve">a contrast injection can be used to confirm </w:t>
      </w:r>
      <w:r w:rsidR="00184BE1">
        <w:t xml:space="preserve">that </w:t>
      </w:r>
      <w:r w:rsidR="008B5118" w:rsidRPr="00527B77">
        <w:t>the tip of the catheter is situated in a vessel with a large enough diameter to inflate the balloon (the vessel diameter should be at least twice the diameter of the deflated catheter tip).</w:t>
      </w:r>
    </w:p>
    <w:p w14:paraId="34213DF5" w14:textId="77777777" w:rsidR="006C38B5" w:rsidRPr="00527B77" w:rsidRDefault="006C38B5" w:rsidP="00527B77">
      <w:pPr>
        <w:rPr>
          <w:highlight w:val="yellow"/>
        </w:rPr>
      </w:pPr>
    </w:p>
    <w:p w14:paraId="6A707270" w14:textId="77777777" w:rsidR="00197BCF" w:rsidRPr="00527B77" w:rsidRDefault="007B3E6D"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If the pacing lead instead enters either the contralateral subclavian vein</w:t>
      </w:r>
      <w:r w:rsidR="00197BCF" w:rsidRPr="00527B77">
        <w:rPr>
          <w:rFonts w:ascii="Calibri" w:hAnsi="Calibri" w:cs="Calibri"/>
          <w:sz w:val="24"/>
          <w:szCs w:val="24"/>
          <w:highlight w:val="yellow"/>
        </w:rPr>
        <w:t xml:space="preserve"> (which can be identified by the pacing lead advancing to the contralateral side surpassing the median line)</w:t>
      </w:r>
      <w:r w:rsidRPr="00527B77">
        <w:rPr>
          <w:rFonts w:ascii="Calibri" w:hAnsi="Calibri" w:cs="Calibri"/>
          <w:sz w:val="24"/>
          <w:szCs w:val="24"/>
          <w:highlight w:val="yellow"/>
        </w:rPr>
        <w:t xml:space="preserve"> or the jugular vein</w:t>
      </w:r>
      <w:r w:rsidR="00197BCF" w:rsidRPr="00527B77">
        <w:rPr>
          <w:rFonts w:ascii="Calibri" w:hAnsi="Calibri" w:cs="Calibri"/>
          <w:sz w:val="24"/>
          <w:szCs w:val="24"/>
          <w:highlight w:val="yellow"/>
        </w:rPr>
        <w:t xml:space="preserve"> (which can be identified by the pacing lead advancing cranially after passing the midclavicular line)</w:t>
      </w:r>
      <w:r w:rsidRPr="00527B77">
        <w:rPr>
          <w:rFonts w:ascii="Calibri" w:hAnsi="Calibri" w:cs="Calibri"/>
          <w:sz w:val="24"/>
          <w:szCs w:val="24"/>
          <w:highlight w:val="yellow"/>
        </w:rPr>
        <w:t xml:space="preserve">, partially retrieve the lead and try to rotate the </w:t>
      </w:r>
      <w:r w:rsidR="00EB755F" w:rsidRPr="00527B77">
        <w:rPr>
          <w:rFonts w:ascii="Calibri" w:hAnsi="Calibri" w:cs="Calibri"/>
          <w:sz w:val="24"/>
          <w:szCs w:val="24"/>
          <w:highlight w:val="yellow"/>
        </w:rPr>
        <w:t>pre-shaped angulated tip of the pacing lead</w:t>
      </w:r>
      <w:r w:rsidRPr="00527B77">
        <w:rPr>
          <w:rFonts w:ascii="Calibri" w:hAnsi="Calibri" w:cs="Calibri"/>
          <w:sz w:val="24"/>
          <w:szCs w:val="24"/>
          <w:highlight w:val="yellow"/>
        </w:rPr>
        <w:t xml:space="preserve"> before advancing again.</w:t>
      </w:r>
      <w:r w:rsidR="00EA4911" w:rsidRPr="00527B77">
        <w:rPr>
          <w:rFonts w:ascii="Calibri" w:hAnsi="Calibri" w:cs="Calibri"/>
          <w:sz w:val="24"/>
          <w:szCs w:val="24"/>
          <w:highlight w:val="yellow"/>
        </w:rPr>
        <w:t xml:space="preserve"> </w:t>
      </w:r>
    </w:p>
    <w:p w14:paraId="0C87C03B" w14:textId="77777777" w:rsidR="00197BCF" w:rsidRPr="00527B77" w:rsidRDefault="00197BCF" w:rsidP="00527B77">
      <w:pPr>
        <w:rPr>
          <w:highlight w:val="yellow"/>
        </w:rPr>
      </w:pPr>
    </w:p>
    <w:p w14:paraId="62C8617D" w14:textId="470183EB" w:rsidR="000C05C6" w:rsidRPr="00527B77" w:rsidRDefault="00197BCF" w:rsidP="00527B77">
      <w:r w:rsidRPr="00527B77">
        <w:t>NOTE: C</w:t>
      </w:r>
      <w:r w:rsidR="00EA4911" w:rsidRPr="00527B77">
        <w:t>ontrast</w:t>
      </w:r>
      <w:r w:rsidRPr="00527B77">
        <w:t xml:space="preserve"> injections</w:t>
      </w:r>
      <w:r w:rsidR="00EA4911" w:rsidRPr="00527B77">
        <w:t xml:space="preserve"> </w:t>
      </w:r>
      <w:r w:rsidR="002760BC" w:rsidRPr="00527B77">
        <w:t xml:space="preserve">through </w:t>
      </w:r>
      <w:r w:rsidR="00EA4911" w:rsidRPr="00527B77">
        <w:t>the side</w:t>
      </w:r>
      <w:r w:rsidR="00733E17" w:rsidRPr="00527B77">
        <w:t xml:space="preserve"> </w:t>
      </w:r>
      <w:r w:rsidR="00EA4911" w:rsidRPr="00527B77">
        <w:t xml:space="preserve">port of the 6 Fr sheath </w:t>
      </w:r>
      <w:r w:rsidRPr="00527B77">
        <w:t xml:space="preserve">can be used </w:t>
      </w:r>
      <w:r w:rsidR="00EA4911" w:rsidRPr="00527B77">
        <w:t>to facilitate proper passage of the lead</w:t>
      </w:r>
      <w:r w:rsidRPr="00527B77">
        <w:t xml:space="preserve"> and to confirm the pacing wire is advancing towards the right ventricle</w:t>
      </w:r>
      <w:r w:rsidR="00EA4911" w:rsidRPr="00527B77">
        <w:t>.</w:t>
      </w:r>
    </w:p>
    <w:p w14:paraId="30BD5EFF" w14:textId="77777777" w:rsidR="006C38B5" w:rsidRPr="00527B77" w:rsidRDefault="006C38B5" w:rsidP="00527B77">
      <w:pPr>
        <w:rPr>
          <w:highlight w:val="yellow"/>
        </w:rPr>
      </w:pPr>
    </w:p>
    <w:p w14:paraId="3A4E4957" w14:textId="4663DA05" w:rsidR="000C05C6" w:rsidRPr="00527B77" w:rsidRDefault="00862ACA"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Pass the tricuspid valve by slightly rotating the pacing lead towards the right ventricle and pass the tricuspid valve with </w:t>
      </w:r>
      <w:r w:rsidR="007F6204" w:rsidRPr="00527B77">
        <w:rPr>
          <w:rFonts w:ascii="Calibri" w:hAnsi="Calibri" w:cs="Calibri"/>
          <w:sz w:val="24"/>
          <w:szCs w:val="24"/>
          <w:highlight w:val="yellow"/>
        </w:rPr>
        <w:t xml:space="preserve">an </w:t>
      </w:r>
      <w:r w:rsidRPr="00527B77">
        <w:rPr>
          <w:rFonts w:ascii="Calibri" w:hAnsi="Calibri" w:cs="Calibri"/>
          <w:sz w:val="24"/>
          <w:szCs w:val="24"/>
          <w:highlight w:val="yellow"/>
        </w:rPr>
        <w:t>inflated balloon tip.</w:t>
      </w:r>
    </w:p>
    <w:p w14:paraId="2B5C6657" w14:textId="77777777" w:rsidR="006C38B5" w:rsidRPr="00527B77" w:rsidRDefault="006C38B5" w:rsidP="00527B77">
      <w:pPr>
        <w:rPr>
          <w:highlight w:val="yellow"/>
        </w:rPr>
      </w:pPr>
    </w:p>
    <w:p w14:paraId="169544F9" w14:textId="3E9C5EC4" w:rsidR="00DD36B1" w:rsidRPr="00527B77" w:rsidRDefault="00862ACA"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In the right ventricle, make contact with the right ventricular apex and deflate the balloon</w:t>
      </w:r>
      <w:r w:rsidR="007F6204" w:rsidRPr="00527B77">
        <w:rPr>
          <w:rFonts w:ascii="Calibri" w:hAnsi="Calibri" w:cs="Calibri"/>
          <w:sz w:val="24"/>
          <w:szCs w:val="24"/>
          <w:highlight w:val="yellow"/>
        </w:rPr>
        <w:t xml:space="preserve"> afterward</w:t>
      </w:r>
      <w:r w:rsidRPr="00527B77">
        <w:rPr>
          <w:rFonts w:ascii="Calibri" w:hAnsi="Calibri" w:cs="Calibri"/>
          <w:sz w:val="24"/>
          <w:szCs w:val="24"/>
          <w:highlight w:val="yellow"/>
        </w:rPr>
        <w:t>.</w:t>
      </w:r>
    </w:p>
    <w:p w14:paraId="70D95A90" w14:textId="77777777" w:rsidR="00DD36B1" w:rsidRPr="00527B77" w:rsidRDefault="00DD36B1" w:rsidP="00527B77">
      <w:pPr>
        <w:rPr>
          <w:highlight w:val="yellow"/>
        </w:rPr>
      </w:pPr>
    </w:p>
    <w:p w14:paraId="40616687" w14:textId="797641EA" w:rsidR="006C38B5" w:rsidRPr="00527B77" w:rsidRDefault="001A0B18" w:rsidP="00527B77">
      <w:pPr>
        <w:pStyle w:val="Lijstalinea"/>
        <w:numPr>
          <w:ilvl w:val="1"/>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Connecting and testing </w:t>
      </w:r>
      <w:r w:rsidR="008A4033">
        <w:rPr>
          <w:rFonts w:ascii="Calibri" w:hAnsi="Calibri" w:cs="Calibri"/>
          <w:sz w:val="24"/>
          <w:szCs w:val="24"/>
          <w:highlight w:val="yellow"/>
        </w:rPr>
        <w:t xml:space="preserve">the </w:t>
      </w:r>
      <w:r w:rsidRPr="00527B77">
        <w:rPr>
          <w:rFonts w:ascii="Calibri" w:hAnsi="Calibri" w:cs="Calibri"/>
          <w:sz w:val="24"/>
          <w:szCs w:val="24"/>
          <w:highlight w:val="yellow"/>
        </w:rPr>
        <w:t>pacing lead</w:t>
      </w:r>
    </w:p>
    <w:p w14:paraId="24FDDF3F" w14:textId="77777777" w:rsidR="00DD36B1" w:rsidRPr="00527B77" w:rsidRDefault="00DD36B1" w:rsidP="00527B77">
      <w:pPr>
        <w:rPr>
          <w:highlight w:val="yellow"/>
        </w:rPr>
      </w:pPr>
    </w:p>
    <w:p w14:paraId="2632ABCD" w14:textId="77777777" w:rsidR="006C38B5" w:rsidRPr="00527B77" w:rsidRDefault="007B3E6D" w:rsidP="00527B77">
      <w:pPr>
        <w:pStyle w:val="Lijstalinea"/>
        <w:numPr>
          <w:ilvl w:val="2"/>
          <w:numId w:val="36"/>
        </w:numPr>
        <w:spacing w:after="0" w:line="240" w:lineRule="auto"/>
        <w:ind w:left="0" w:firstLine="0"/>
        <w:contextualSpacing w:val="0"/>
        <w:jc w:val="both"/>
        <w:rPr>
          <w:rFonts w:ascii="Calibri" w:hAnsi="Calibri" w:cs="Calibri"/>
          <w:b/>
          <w:bCs/>
          <w:sz w:val="24"/>
          <w:szCs w:val="24"/>
          <w:highlight w:val="yellow"/>
        </w:rPr>
      </w:pPr>
      <w:r w:rsidRPr="00527B77">
        <w:rPr>
          <w:rFonts w:ascii="Calibri" w:hAnsi="Calibri" w:cs="Calibri"/>
          <w:sz w:val="24"/>
          <w:szCs w:val="24"/>
          <w:highlight w:val="yellow"/>
        </w:rPr>
        <w:t>When the pacing lead is in the right position, connect the electrode plugs to the corresponding ports on the adapter.</w:t>
      </w:r>
    </w:p>
    <w:p w14:paraId="6B516BF5" w14:textId="77777777" w:rsidR="00223D68" w:rsidRPr="00527B77" w:rsidRDefault="00223D68" w:rsidP="00527B77">
      <w:pPr>
        <w:rPr>
          <w:b/>
          <w:bCs/>
          <w:highlight w:val="yellow"/>
        </w:rPr>
      </w:pPr>
    </w:p>
    <w:p w14:paraId="7590438D" w14:textId="596F3BE5" w:rsidR="006C38B5" w:rsidRPr="00527B77" w:rsidRDefault="006727EB" w:rsidP="00527B77">
      <w:pPr>
        <w:pStyle w:val="Lijstalinea"/>
        <w:numPr>
          <w:ilvl w:val="2"/>
          <w:numId w:val="36"/>
        </w:numPr>
        <w:spacing w:after="0" w:line="240" w:lineRule="auto"/>
        <w:ind w:left="0" w:firstLine="0"/>
        <w:contextualSpacing w:val="0"/>
        <w:jc w:val="both"/>
        <w:rPr>
          <w:rFonts w:ascii="Calibri" w:hAnsi="Calibri" w:cs="Calibri"/>
          <w:b/>
          <w:bCs/>
          <w:sz w:val="24"/>
          <w:szCs w:val="24"/>
          <w:highlight w:val="yellow"/>
        </w:rPr>
      </w:pPr>
      <w:r w:rsidRPr="00527B77">
        <w:rPr>
          <w:rFonts w:ascii="Calibri" w:hAnsi="Calibri" w:cs="Calibri"/>
          <w:sz w:val="24"/>
          <w:szCs w:val="24"/>
          <w:highlight w:val="yellow"/>
        </w:rPr>
        <w:t xml:space="preserve">Perform a capture threshold test of the temporary pacing lead by pacing 20 </w:t>
      </w:r>
      <w:r w:rsidR="0030162B" w:rsidRPr="00527B77">
        <w:rPr>
          <w:rFonts w:ascii="Calibri" w:hAnsi="Calibri" w:cs="Calibri"/>
          <w:sz w:val="24"/>
          <w:szCs w:val="24"/>
          <w:highlight w:val="yellow"/>
        </w:rPr>
        <w:t>beats per minute</w:t>
      </w:r>
      <w:r w:rsidRPr="00527B77">
        <w:rPr>
          <w:rFonts w:ascii="Calibri" w:hAnsi="Calibri" w:cs="Calibri"/>
          <w:sz w:val="24"/>
          <w:szCs w:val="24"/>
          <w:highlight w:val="yellow"/>
        </w:rPr>
        <w:t xml:space="preserve"> above </w:t>
      </w:r>
      <w:r w:rsidR="0030162B" w:rsidRPr="00527B77">
        <w:rPr>
          <w:rFonts w:ascii="Calibri" w:hAnsi="Calibri" w:cs="Calibri"/>
          <w:sz w:val="24"/>
          <w:szCs w:val="24"/>
          <w:highlight w:val="yellow"/>
        </w:rPr>
        <w:t xml:space="preserve">the </w:t>
      </w:r>
      <w:r w:rsidRPr="00527B77">
        <w:rPr>
          <w:rFonts w:ascii="Calibri" w:hAnsi="Calibri" w:cs="Calibri"/>
          <w:sz w:val="24"/>
          <w:szCs w:val="24"/>
          <w:highlight w:val="yellow"/>
        </w:rPr>
        <w:t xml:space="preserve">intrinsic heart rate at maximum pacemaker output and slowly decrease output amperage until </w:t>
      </w:r>
      <w:proofErr w:type="spellStart"/>
      <w:r w:rsidRPr="00527B77">
        <w:rPr>
          <w:rFonts w:ascii="Calibri" w:hAnsi="Calibri" w:cs="Calibri"/>
          <w:sz w:val="24"/>
          <w:szCs w:val="24"/>
          <w:highlight w:val="yellow"/>
        </w:rPr>
        <w:t>malcapture</w:t>
      </w:r>
      <w:proofErr w:type="spellEnd"/>
      <w:r w:rsidR="00200EFA" w:rsidRPr="00527B77">
        <w:rPr>
          <w:rFonts w:ascii="Calibri" w:hAnsi="Calibri" w:cs="Calibri"/>
          <w:sz w:val="24"/>
          <w:szCs w:val="24"/>
          <w:highlight w:val="yellow"/>
        </w:rPr>
        <w:t xml:space="preserve"> (defined as pacing stimuli not resulting in depolarization, which can be identified by </w:t>
      </w:r>
      <w:r w:rsidR="00DB220D" w:rsidRPr="00527B77">
        <w:rPr>
          <w:rFonts w:ascii="Calibri" w:hAnsi="Calibri" w:cs="Calibri"/>
          <w:sz w:val="24"/>
          <w:szCs w:val="24"/>
          <w:highlight w:val="yellow"/>
        </w:rPr>
        <w:t>the presence of an</w:t>
      </w:r>
      <w:r w:rsidR="00200EFA" w:rsidRPr="00527B77">
        <w:rPr>
          <w:rFonts w:ascii="Calibri" w:hAnsi="Calibri" w:cs="Calibri"/>
          <w:sz w:val="24"/>
          <w:szCs w:val="24"/>
          <w:highlight w:val="yellow"/>
        </w:rPr>
        <w:t xml:space="preserve"> irregular </w:t>
      </w:r>
      <w:r w:rsidR="00DB220D" w:rsidRPr="00527B77">
        <w:rPr>
          <w:rFonts w:ascii="Calibri" w:hAnsi="Calibri" w:cs="Calibri"/>
          <w:sz w:val="24"/>
          <w:szCs w:val="24"/>
          <w:highlight w:val="yellow"/>
        </w:rPr>
        <w:t>heartbeat</w:t>
      </w:r>
      <w:r w:rsidR="00200EFA" w:rsidRPr="00527B77">
        <w:rPr>
          <w:rFonts w:ascii="Calibri" w:hAnsi="Calibri" w:cs="Calibri"/>
          <w:sz w:val="24"/>
          <w:szCs w:val="24"/>
          <w:highlight w:val="yellow"/>
        </w:rPr>
        <w:t xml:space="preserve"> and a heart</w:t>
      </w:r>
      <w:r w:rsidR="007F6204" w:rsidRPr="00527B77">
        <w:rPr>
          <w:rFonts w:ascii="Calibri" w:hAnsi="Calibri" w:cs="Calibri"/>
          <w:sz w:val="24"/>
          <w:szCs w:val="24"/>
          <w:highlight w:val="yellow"/>
        </w:rPr>
        <w:t xml:space="preserve"> </w:t>
      </w:r>
      <w:r w:rsidR="00200EFA" w:rsidRPr="00527B77">
        <w:rPr>
          <w:rFonts w:ascii="Calibri" w:hAnsi="Calibri" w:cs="Calibri"/>
          <w:sz w:val="24"/>
          <w:szCs w:val="24"/>
          <w:highlight w:val="yellow"/>
        </w:rPr>
        <w:t>rate</w:t>
      </w:r>
      <w:r w:rsidR="00DB220D" w:rsidRPr="00527B77">
        <w:rPr>
          <w:rFonts w:ascii="Calibri" w:hAnsi="Calibri" w:cs="Calibri"/>
          <w:sz w:val="24"/>
          <w:szCs w:val="24"/>
          <w:highlight w:val="yellow"/>
        </w:rPr>
        <w:t xml:space="preserve"> that is</w:t>
      </w:r>
      <w:r w:rsidR="00200EFA" w:rsidRPr="00527B77">
        <w:rPr>
          <w:rFonts w:ascii="Calibri" w:hAnsi="Calibri" w:cs="Calibri"/>
          <w:sz w:val="24"/>
          <w:szCs w:val="24"/>
          <w:highlight w:val="yellow"/>
        </w:rPr>
        <w:t xml:space="preserve"> </w:t>
      </w:r>
      <w:r w:rsidR="00DB220D" w:rsidRPr="00527B77">
        <w:rPr>
          <w:rFonts w:ascii="Calibri" w:hAnsi="Calibri" w:cs="Calibri"/>
          <w:sz w:val="24"/>
          <w:szCs w:val="24"/>
          <w:highlight w:val="yellow"/>
        </w:rPr>
        <w:t xml:space="preserve">lower </w:t>
      </w:r>
      <w:r w:rsidR="00200EFA" w:rsidRPr="00527B77">
        <w:rPr>
          <w:rFonts w:ascii="Calibri" w:hAnsi="Calibri" w:cs="Calibri"/>
          <w:sz w:val="24"/>
          <w:szCs w:val="24"/>
          <w:highlight w:val="yellow"/>
        </w:rPr>
        <w:t xml:space="preserve">than </w:t>
      </w:r>
      <w:r w:rsidR="00DB220D" w:rsidRPr="00527B77">
        <w:rPr>
          <w:rFonts w:ascii="Calibri" w:hAnsi="Calibri" w:cs="Calibri"/>
          <w:sz w:val="24"/>
          <w:szCs w:val="24"/>
          <w:highlight w:val="yellow"/>
        </w:rPr>
        <w:t xml:space="preserve">expected based </w:t>
      </w:r>
      <w:r w:rsidR="00A3216F" w:rsidRPr="00527B77">
        <w:rPr>
          <w:rFonts w:ascii="Calibri" w:hAnsi="Calibri" w:cs="Calibri"/>
          <w:sz w:val="24"/>
          <w:szCs w:val="24"/>
          <w:highlight w:val="yellow"/>
        </w:rPr>
        <w:t>o</w:t>
      </w:r>
      <w:r w:rsidR="00DB220D" w:rsidRPr="00527B77">
        <w:rPr>
          <w:rFonts w:ascii="Calibri" w:hAnsi="Calibri" w:cs="Calibri"/>
          <w:sz w:val="24"/>
          <w:szCs w:val="24"/>
          <w:highlight w:val="yellow"/>
        </w:rPr>
        <w:t>n the pacemaker settings</w:t>
      </w:r>
      <w:r w:rsidR="00200EFA" w:rsidRPr="00527B77">
        <w:rPr>
          <w:rFonts w:ascii="Calibri" w:hAnsi="Calibri" w:cs="Calibri"/>
          <w:sz w:val="24"/>
          <w:szCs w:val="24"/>
          <w:highlight w:val="yellow"/>
        </w:rPr>
        <w:t>)</w:t>
      </w:r>
      <w:r w:rsidRPr="00527B77">
        <w:rPr>
          <w:rFonts w:ascii="Calibri" w:hAnsi="Calibri" w:cs="Calibri"/>
          <w:sz w:val="24"/>
          <w:szCs w:val="24"/>
          <w:highlight w:val="yellow"/>
        </w:rPr>
        <w:t xml:space="preserve">. </w:t>
      </w:r>
      <w:r w:rsidR="002F6CB2" w:rsidRPr="00527B77">
        <w:rPr>
          <w:rFonts w:ascii="Calibri" w:hAnsi="Calibri" w:cs="Calibri"/>
          <w:sz w:val="24"/>
          <w:szCs w:val="24"/>
          <w:highlight w:val="yellow"/>
        </w:rPr>
        <w:t>Ensure the p</w:t>
      </w:r>
      <w:r w:rsidRPr="00527B77">
        <w:rPr>
          <w:rFonts w:ascii="Calibri" w:hAnsi="Calibri" w:cs="Calibri"/>
          <w:sz w:val="24"/>
          <w:szCs w:val="24"/>
          <w:highlight w:val="yellow"/>
        </w:rPr>
        <w:t xml:space="preserve">acemaker setting </w:t>
      </w:r>
      <w:r w:rsidR="008A4033">
        <w:rPr>
          <w:rFonts w:ascii="Calibri" w:hAnsi="Calibri" w:cs="Calibri"/>
          <w:sz w:val="24"/>
          <w:szCs w:val="24"/>
          <w:highlight w:val="yellow"/>
        </w:rPr>
        <w:t>does</w:t>
      </w:r>
      <w:r w:rsidR="002F6CB2" w:rsidRPr="00527B77">
        <w:rPr>
          <w:rFonts w:ascii="Calibri" w:hAnsi="Calibri" w:cs="Calibri"/>
          <w:sz w:val="24"/>
          <w:szCs w:val="24"/>
          <w:highlight w:val="yellow"/>
        </w:rPr>
        <w:t xml:space="preserve"> not</w:t>
      </w:r>
      <w:r w:rsidRPr="00527B77">
        <w:rPr>
          <w:rFonts w:ascii="Calibri" w:hAnsi="Calibri" w:cs="Calibri"/>
          <w:sz w:val="24"/>
          <w:szCs w:val="24"/>
          <w:highlight w:val="yellow"/>
        </w:rPr>
        <w:t xml:space="preserve"> </w:t>
      </w:r>
      <w:r w:rsidR="00CD436E" w:rsidRPr="00527B77">
        <w:rPr>
          <w:rFonts w:ascii="Calibri" w:hAnsi="Calibri" w:cs="Calibri"/>
          <w:sz w:val="24"/>
          <w:szCs w:val="24"/>
          <w:highlight w:val="yellow"/>
        </w:rPr>
        <w:t>exceed</w:t>
      </w:r>
      <w:r w:rsidRPr="00527B77">
        <w:rPr>
          <w:rFonts w:ascii="Calibri" w:hAnsi="Calibri" w:cs="Calibri"/>
          <w:sz w:val="24"/>
          <w:szCs w:val="24"/>
          <w:highlight w:val="yellow"/>
        </w:rPr>
        <w:t xml:space="preserve"> 2</w:t>
      </w:r>
      <w:r w:rsidR="002F6CB2" w:rsidRPr="00527B77">
        <w:rPr>
          <w:rFonts w:ascii="Calibri" w:hAnsi="Calibri" w:cs="Calibri"/>
          <w:sz w:val="24"/>
          <w:szCs w:val="24"/>
          <w:highlight w:val="yellow"/>
        </w:rPr>
        <w:t>x</w:t>
      </w:r>
      <w:r w:rsidRPr="00527B77">
        <w:rPr>
          <w:rFonts w:ascii="Calibri" w:hAnsi="Calibri" w:cs="Calibri"/>
          <w:sz w:val="24"/>
          <w:szCs w:val="24"/>
          <w:highlight w:val="yellow"/>
        </w:rPr>
        <w:t xml:space="preserve"> this threshold value.</w:t>
      </w:r>
    </w:p>
    <w:p w14:paraId="396A5407" w14:textId="77777777" w:rsidR="00223D68" w:rsidRPr="00527B77" w:rsidRDefault="00223D68" w:rsidP="00527B77">
      <w:pPr>
        <w:rPr>
          <w:b/>
          <w:bCs/>
          <w:highlight w:val="yellow"/>
        </w:rPr>
      </w:pPr>
    </w:p>
    <w:p w14:paraId="59D7ADC3" w14:textId="2727540B" w:rsidR="006727EB" w:rsidRPr="00527B77" w:rsidRDefault="00416C5F" w:rsidP="00527B77">
      <w:pPr>
        <w:pStyle w:val="Lijstalinea"/>
        <w:numPr>
          <w:ilvl w:val="2"/>
          <w:numId w:val="36"/>
        </w:numPr>
        <w:spacing w:after="0" w:line="240" w:lineRule="auto"/>
        <w:ind w:left="0" w:firstLine="0"/>
        <w:contextualSpacing w:val="0"/>
        <w:jc w:val="both"/>
        <w:rPr>
          <w:rFonts w:ascii="Calibri" w:hAnsi="Calibri" w:cs="Calibri"/>
          <w:b/>
          <w:bCs/>
          <w:sz w:val="24"/>
          <w:szCs w:val="24"/>
          <w:highlight w:val="yellow"/>
        </w:rPr>
      </w:pPr>
      <w:r w:rsidRPr="00527B77">
        <w:rPr>
          <w:rFonts w:ascii="Calibri" w:hAnsi="Calibri" w:cs="Calibri"/>
          <w:sz w:val="24"/>
          <w:szCs w:val="24"/>
          <w:highlight w:val="yellow"/>
        </w:rPr>
        <w:t xml:space="preserve">When </w:t>
      </w:r>
      <w:r w:rsidR="006727EB" w:rsidRPr="00527B77">
        <w:rPr>
          <w:rFonts w:ascii="Calibri" w:hAnsi="Calibri" w:cs="Calibri"/>
          <w:sz w:val="24"/>
          <w:szCs w:val="24"/>
          <w:highlight w:val="yellow"/>
        </w:rPr>
        <w:t>a threshold of &gt; 3</w:t>
      </w:r>
      <w:r w:rsidR="00573A3E" w:rsidRPr="00527B77">
        <w:rPr>
          <w:rFonts w:ascii="Calibri" w:hAnsi="Calibri" w:cs="Calibri"/>
          <w:sz w:val="24"/>
          <w:szCs w:val="24"/>
          <w:highlight w:val="yellow"/>
        </w:rPr>
        <w:t xml:space="preserve"> </w:t>
      </w:r>
      <w:r w:rsidR="006727EB" w:rsidRPr="00527B77">
        <w:rPr>
          <w:rFonts w:ascii="Calibri" w:hAnsi="Calibri" w:cs="Calibri"/>
          <w:sz w:val="24"/>
          <w:szCs w:val="24"/>
          <w:highlight w:val="yellow"/>
        </w:rPr>
        <w:t>m</w:t>
      </w:r>
      <w:r w:rsidR="002F6CB2" w:rsidRPr="00527B77">
        <w:rPr>
          <w:rFonts w:ascii="Calibri" w:hAnsi="Calibri" w:cs="Calibri"/>
          <w:sz w:val="24"/>
          <w:szCs w:val="24"/>
          <w:highlight w:val="yellow"/>
        </w:rPr>
        <w:t>A</w:t>
      </w:r>
      <w:r w:rsidR="006727EB" w:rsidRPr="00527B77">
        <w:rPr>
          <w:rFonts w:ascii="Calibri" w:hAnsi="Calibri" w:cs="Calibri"/>
          <w:sz w:val="24"/>
          <w:szCs w:val="24"/>
          <w:highlight w:val="yellow"/>
        </w:rPr>
        <w:t xml:space="preserve"> is found, </w:t>
      </w:r>
      <w:r w:rsidR="002F6CB2" w:rsidRPr="00527B77">
        <w:rPr>
          <w:rFonts w:ascii="Calibri" w:hAnsi="Calibri" w:cs="Calibri"/>
          <w:sz w:val="24"/>
          <w:szCs w:val="24"/>
          <w:highlight w:val="yellow"/>
        </w:rPr>
        <w:t>repos</w:t>
      </w:r>
      <w:r w:rsidR="00C66D74" w:rsidRPr="00527B77">
        <w:rPr>
          <w:rFonts w:ascii="Calibri" w:hAnsi="Calibri" w:cs="Calibri"/>
          <w:sz w:val="24"/>
          <w:szCs w:val="24"/>
          <w:highlight w:val="yellow"/>
        </w:rPr>
        <w:t xml:space="preserve">ition </w:t>
      </w:r>
      <w:r w:rsidR="00CF7D10" w:rsidRPr="00527B77">
        <w:rPr>
          <w:rFonts w:ascii="Calibri" w:hAnsi="Calibri" w:cs="Calibri"/>
          <w:sz w:val="24"/>
          <w:szCs w:val="24"/>
          <w:highlight w:val="yellow"/>
        </w:rPr>
        <w:t xml:space="preserve">the </w:t>
      </w:r>
      <w:r w:rsidR="006727EB" w:rsidRPr="00527B77">
        <w:rPr>
          <w:rFonts w:ascii="Calibri" w:hAnsi="Calibri" w:cs="Calibri"/>
          <w:sz w:val="24"/>
          <w:szCs w:val="24"/>
          <w:highlight w:val="yellow"/>
        </w:rPr>
        <w:t xml:space="preserve">pacing lead to achieve </w:t>
      </w:r>
      <w:r w:rsidR="00CD436E" w:rsidRPr="00527B77">
        <w:rPr>
          <w:rFonts w:ascii="Calibri" w:hAnsi="Calibri" w:cs="Calibri"/>
          <w:sz w:val="24"/>
          <w:szCs w:val="24"/>
          <w:highlight w:val="yellow"/>
        </w:rPr>
        <w:t>lower</w:t>
      </w:r>
      <w:r w:rsidR="006727EB" w:rsidRPr="00527B77">
        <w:rPr>
          <w:rFonts w:ascii="Calibri" w:hAnsi="Calibri" w:cs="Calibri"/>
          <w:sz w:val="24"/>
          <w:szCs w:val="24"/>
          <w:highlight w:val="yellow"/>
        </w:rPr>
        <w:t xml:space="preserve"> thresholds.</w:t>
      </w:r>
    </w:p>
    <w:p w14:paraId="7DD0ED64" w14:textId="77777777" w:rsidR="006C38B5" w:rsidRPr="00527B77" w:rsidRDefault="006C38B5" w:rsidP="00527B77">
      <w:pPr>
        <w:rPr>
          <w:b/>
          <w:bCs/>
          <w:highlight w:val="yellow"/>
        </w:rPr>
      </w:pPr>
    </w:p>
    <w:p w14:paraId="7788D74D" w14:textId="76F4F297" w:rsidR="006C38B5" w:rsidRPr="00527B77" w:rsidRDefault="000464F6" w:rsidP="00527B77">
      <w:pPr>
        <w:pStyle w:val="Lijstalinea"/>
        <w:numPr>
          <w:ilvl w:val="1"/>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Fixating </w:t>
      </w:r>
      <w:r w:rsidR="008A4033">
        <w:rPr>
          <w:rFonts w:ascii="Calibri" w:hAnsi="Calibri" w:cs="Calibri"/>
          <w:sz w:val="24"/>
          <w:szCs w:val="24"/>
          <w:highlight w:val="yellow"/>
        </w:rPr>
        <w:t xml:space="preserve">the </w:t>
      </w:r>
      <w:r w:rsidRPr="00527B77">
        <w:rPr>
          <w:rFonts w:ascii="Calibri" w:hAnsi="Calibri" w:cs="Calibri"/>
          <w:sz w:val="24"/>
          <w:szCs w:val="24"/>
          <w:highlight w:val="yellow"/>
        </w:rPr>
        <w:t>pacing lead</w:t>
      </w:r>
    </w:p>
    <w:p w14:paraId="28799348" w14:textId="77777777" w:rsidR="006C38B5" w:rsidRPr="00527B77" w:rsidRDefault="006C38B5" w:rsidP="00527B77">
      <w:pPr>
        <w:rPr>
          <w:highlight w:val="yellow"/>
        </w:rPr>
      </w:pPr>
    </w:p>
    <w:p w14:paraId="7CE04C4C" w14:textId="0FC977BF" w:rsidR="006C38B5" w:rsidRPr="00527B77" w:rsidRDefault="00883041"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Fixate the temporary pacing lead by using a large transparent film dressing covering the access site and about 10</w:t>
      </w:r>
      <w:r w:rsidR="008E07DD" w:rsidRPr="00527B77">
        <w:rPr>
          <w:rFonts w:ascii="Calibri" w:hAnsi="Calibri" w:cs="Calibri"/>
          <w:sz w:val="24"/>
          <w:szCs w:val="24"/>
          <w:highlight w:val="yellow"/>
        </w:rPr>
        <w:t xml:space="preserve"> </w:t>
      </w:r>
      <w:r w:rsidRPr="00527B77">
        <w:rPr>
          <w:rFonts w:ascii="Calibri" w:hAnsi="Calibri" w:cs="Calibri"/>
          <w:sz w:val="24"/>
          <w:szCs w:val="24"/>
          <w:highlight w:val="yellow"/>
        </w:rPr>
        <w:t>cm of the remaining extrabodily located part of the pacing lead</w:t>
      </w:r>
      <w:r w:rsidR="00573A3E" w:rsidRPr="00527B77">
        <w:rPr>
          <w:rFonts w:ascii="Calibri" w:hAnsi="Calibri" w:cs="Calibri"/>
          <w:sz w:val="24"/>
          <w:szCs w:val="24"/>
          <w:highlight w:val="yellow"/>
        </w:rPr>
        <w:t xml:space="preserve"> (</w:t>
      </w:r>
      <w:r w:rsidR="00573A3E" w:rsidRPr="00527B77">
        <w:rPr>
          <w:rFonts w:ascii="Calibri" w:hAnsi="Calibri" w:cs="Calibri"/>
          <w:b/>
          <w:bCs/>
          <w:sz w:val="24"/>
          <w:szCs w:val="24"/>
          <w:highlight w:val="yellow"/>
        </w:rPr>
        <w:t>Figure 4</w:t>
      </w:r>
      <w:r w:rsidR="00573A3E" w:rsidRPr="00527B77">
        <w:rPr>
          <w:rFonts w:ascii="Calibri" w:hAnsi="Calibri" w:cs="Calibri"/>
          <w:sz w:val="24"/>
          <w:szCs w:val="24"/>
          <w:highlight w:val="yellow"/>
        </w:rPr>
        <w:t>)</w:t>
      </w:r>
      <w:r w:rsidRPr="00527B77">
        <w:rPr>
          <w:rFonts w:ascii="Calibri" w:hAnsi="Calibri" w:cs="Calibri"/>
          <w:sz w:val="24"/>
          <w:szCs w:val="24"/>
          <w:highlight w:val="yellow"/>
        </w:rPr>
        <w:t xml:space="preserve">. </w:t>
      </w:r>
      <w:r w:rsidR="00C66D74" w:rsidRPr="00527B77">
        <w:rPr>
          <w:rFonts w:ascii="Calibri" w:hAnsi="Calibri" w:cs="Calibri"/>
          <w:sz w:val="24"/>
          <w:szCs w:val="24"/>
          <w:highlight w:val="yellow"/>
        </w:rPr>
        <w:t>Position t</w:t>
      </w:r>
      <w:r w:rsidRPr="00527B77">
        <w:rPr>
          <w:rFonts w:ascii="Calibri" w:hAnsi="Calibri" w:cs="Calibri"/>
          <w:sz w:val="24"/>
          <w:szCs w:val="24"/>
          <w:highlight w:val="yellow"/>
        </w:rPr>
        <w:t>his part of the pacing lead in a rolled</w:t>
      </w:r>
      <w:r w:rsidR="00733E17" w:rsidRPr="00527B77">
        <w:rPr>
          <w:rFonts w:ascii="Calibri" w:hAnsi="Calibri" w:cs="Calibri"/>
          <w:sz w:val="24"/>
          <w:szCs w:val="24"/>
          <w:highlight w:val="yellow"/>
        </w:rPr>
        <w:t>-</w:t>
      </w:r>
      <w:r w:rsidRPr="00527B77">
        <w:rPr>
          <w:rFonts w:ascii="Calibri" w:hAnsi="Calibri" w:cs="Calibri"/>
          <w:sz w:val="24"/>
          <w:szCs w:val="24"/>
          <w:highlight w:val="yellow"/>
        </w:rPr>
        <w:t>up fashion to prevent pacing lead dislocation due to movement of the upper arm or pacemaker device.</w:t>
      </w:r>
    </w:p>
    <w:p w14:paraId="539E3E52" w14:textId="77777777" w:rsidR="006C38B5" w:rsidRPr="00527B77" w:rsidRDefault="006C38B5" w:rsidP="00527B77">
      <w:pPr>
        <w:rPr>
          <w:highlight w:val="yellow"/>
        </w:rPr>
      </w:pPr>
    </w:p>
    <w:p w14:paraId="30AACECE" w14:textId="282A5612" w:rsidR="006C38B5" w:rsidRPr="00527B77" w:rsidRDefault="00883041"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Make sure the pacing lead is properly fixated in case patients require extended pacing or </w:t>
      </w:r>
      <w:r w:rsidR="00B01BB6" w:rsidRPr="00527B77">
        <w:rPr>
          <w:rFonts w:ascii="Calibri" w:hAnsi="Calibri" w:cs="Calibri"/>
          <w:sz w:val="24"/>
          <w:szCs w:val="24"/>
          <w:highlight w:val="yellow"/>
        </w:rPr>
        <w:t>backup</w:t>
      </w:r>
      <w:r w:rsidRPr="00527B77">
        <w:rPr>
          <w:rFonts w:ascii="Calibri" w:hAnsi="Calibri" w:cs="Calibri"/>
          <w:sz w:val="24"/>
          <w:szCs w:val="24"/>
          <w:highlight w:val="yellow"/>
        </w:rPr>
        <w:t xml:space="preserve"> of the temporary lead (this </w:t>
      </w:r>
      <w:r w:rsidR="00C66D74" w:rsidRPr="00527B77">
        <w:rPr>
          <w:rFonts w:ascii="Calibri" w:hAnsi="Calibri" w:cs="Calibri"/>
          <w:sz w:val="24"/>
          <w:szCs w:val="24"/>
          <w:highlight w:val="yellow"/>
        </w:rPr>
        <w:t>allows</w:t>
      </w:r>
      <w:r w:rsidRPr="00527B77">
        <w:rPr>
          <w:rFonts w:ascii="Calibri" w:hAnsi="Calibri" w:cs="Calibri"/>
          <w:sz w:val="24"/>
          <w:szCs w:val="24"/>
          <w:highlight w:val="yellow"/>
        </w:rPr>
        <w:t xml:space="preserve"> mobilization with the pacing lead </w:t>
      </w:r>
      <w:r w:rsidRPr="00527B77">
        <w:rPr>
          <w:rFonts w:ascii="Calibri" w:hAnsi="Calibri" w:cs="Calibri"/>
          <w:i/>
          <w:iCs/>
          <w:sz w:val="24"/>
          <w:szCs w:val="24"/>
          <w:highlight w:val="yellow"/>
        </w:rPr>
        <w:t>in situ</w:t>
      </w:r>
      <w:r w:rsidRPr="00527B77">
        <w:rPr>
          <w:rFonts w:ascii="Calibri" w:hAnsi="Calibri" w:cs="Calibri"/>
          <w:sz w:val="24"/>
          <w:szCs w:val="24"/>
          <w:highlight w:val="yellow"/>
        </w:rPr>
        <w:t>).</w:t>
      </w:r>
    </w:p>
    <w:p w14:paraId="69F9D632" w14:textId="77777777" w:rsidR="00DD36B1" w:rsidRPr="00527B77" w:rsidRDefault="00DD36B1" w:rsidP="00527B77">
      <w:pPr>
        <w:rPr>
          <w:highlight w:val="yellow"/>
        </w:rPr>
      </w:pPr>
    </w:p>
    <w:p w14:paraId="309E30AB" w14:textId="649B72BD" w:rsidR="006C38B5" w:rsidRPr="00527B77" w:rsidRDefault="007B3E6D" w:rsidP="00527B77">
      <w:pPr>
        <w:pStyle w:val="Lijstalinea"/>
        <w:numPr>
          <w:ilvl w:val="1"/>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Access closure (in case of lead removal after the procedure)</w:t>
      </w:r>
    </w:p>
    <w:p w14:paraId="780176D0" w14:textId="77777777" w:rsidR="006C38B5" w:rsidRPr="00527B77" w:rsidRDefault="006C38B5" w:rsidP="00527B77">
      <w:pPr>
        <w:rPr>
          <w:highlight w:val="yellow"/>
        </w:rPr>
      </w:pPr>
    </w:p>
    <w:p w14:paraId="17C77FD3" w14:textId="77777777" w:rsidR="006C38B5" w:rsidRPr="00527B77" w:rsidRDefault="00B1578B"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If removal of the pacing lead is warranted</w:t>
      </w:r>
      <w:r w:rsidR="007E1B20" w:rsidRPr="00527B77">
        <w:rPr>
          <w:rFonts w:ascii="Calibri" w:hAnsi="Calibri" w:cs="Calibri"/>
          <w:sz w:val="24"/>
          <w:szCs w:val="24"/>
          <w:highlight w:val="yellow"/>
        </w:rPr>
        <w:t xml:space="preserve">, </w:t>
      </w:r>
      <w:r w:rsidR="00AB03EA" w:rsidRPr="00527B77">
        <w:rPr>
          <w:rFonts w:ascii="Calibri" w:hAnsi="Calibri" w:cs="Calibri"/>
          <w:sz w:val="24"/>
          <w:szCs w:val="24"/>
          <w:highlight w:val="yellow"/>
        </w:rPr>
        <w:t xml:space="preserve">reassure the balloon is deflated </w:t>
      </w:r>
      <w:r w:rsidR="00E60D2F" w:rsidRPr="00527B77">
        <w:rPr>
          <w:rFonts w:ascii="Calibri" w:hAnsi="Calibri" w:cs="Calibri"/>
          <w:sz w:val="24"/>
          <w:szCs w:val="24"/>
          <w:highlight w:val="yellow"/>
        </w:rPr>
        <w:t>and</w:t>
      </w:r>
      <w:r w:rsidR="007E1B20" w:rsidRPr="00527B77">
        <w:rPr>
          <w:rFonts w:ascii="Calibri" w:hAnsi="Calibri" w:cs="Calibri"/>
          <w:sz w:val="24"/>
          <w:szCs w:val="24"/>
          <w:highlight w:val="yellow"/>
        </w:rPr>
        <w:t xml:space="preserve"> retrieve the pacing lead with slight traction.</w:t>
      </w:r>
    </w:p>
    <w:p w14:paraId="1F2C67EC" w14:textId="77777777" w:rsidR="006C38B5" w:rsidRPr="00527B77" w:rsidRDefault="006C38B5" w:rsidP="00527B77">
      <w:pPr>
        <w:rPr>
          <w:highlight w:val="yellow"/>
        </w:rPr>
      </w:pPr>
    </w:p>
    <w:p w14:paraId="18213A47" w14:textId="25015F23" w:rsidR="006C38B5" w:rsidRPr="00527B77" w:rsidRDefault="00E60D2F" w:rsidP="00527B77">
      <w:pPr>
        <w:pStyle w:val="Lijstalinea"/>
        <w:numPr>
          <w:ilvl w:val="2"/>
          <w:numId w:val="36"/>
        </w:numPr>
        <w:spacing w:after="0" w:line="240" w:lineRule="auto"/>
        <w:ind w:left="0" w:firstLine="0"/>
        <w:contextualSpacing w:val="0"/>
        <w:jc w:val="both"/>
        <w:rPr>
          <w:rFonts w:ascii="Calibri" w:hAnsi="Calibri" w:cs="Calibri"/>
          <w:sz w:val="24"/>
          <w:szCs w:val="24"/>
          <w:highlight w:val="yellow"/>
        </w:rPr>
      </w:pPr>
      <w:r w:rsidRPr="00527B77">
        <w:rPr>
          <w:rFonts w:ascii="Calibri" w:hAnsi="Calibri" w:cs="Calibri"/>
          <w:sz w:val="24"/>
          <w:szCs w:val="24"/>
          <w:highlight w:val="yellow"/>
        </w:rPr>
        <w:t xml:space="preserve">Make sure the 6 Fr. Sheath remains </w:t>
      </w:r>
      <w:r w:rsidRPr="00527B77">
        <w:rPr>
          <w:rFonts w:ascii="Calibri" w:hAnsi="Calibri" w:cs="Calibri"/>
          <w:i/>
          <w:iCs/>
          <w:sz w:val="24"/>
          <w:szCs w:val="24"/>
          <w:highlight w:val="yellow"/>
        </w:rPr>
        <w:t>in situ</w:t>
      </w:r>
      <w:r w:rsidRPr="00527B77">
        <w:rPr>
          <w:rFonts w:ascii="Calibri" w:hAnsi="Calibri" w:cs="Calibri"/>
          <w:sz w:val="24"/>
          <w:szCs w:val="24"/>
          <w:highlight w:val="yellow"/>
        </w:rPr>
        <w:t xml:space="preserve"> until </w:t>
      </w:r>
      <w:r w:rsidR="00852599" w:rsidRPr="00527B77">
        <w:rPr>
          <w:rFonts w:ascii="Calibri" w:hAnsi="Calibri" w:cs="Calibri"/>
          <w:sz w:val="24"/>
          <w:szCs w:val="24"/>
          <w:highlight w:val="yellow"/>
        </w:rPr>
        <w:t>activated clotting time (</w:t>
      </w:r>
      <w:r w:rsidRPr="00527B77">
        <w:rPr>
          <w:rFonts w:ascii="Calibri" w:hAnsi="Calibri" w:cs="Calibri"/>
          <w:sz w:val="24"/>
          <w:szCs w:val="24"/>
          <w:highlight w:val="yellow"/>
        </w:rPr>
        <w:t>ACT</w:t>
      </w:r>
      <w:r w:rsidR="00852599" w:rsidRPr="00527B77">
        <w:rPr>
          <w:rFonts w:ascii="Calibri" w:hAnsi="Calibri" w:cs="Calibri"/>
          <w:sz w:val="24"/>
          <w:szCs w:val="24"/>
          <w:highlight w:val="yellow"/>
        </w:rPr>
        <w:t>)</w:t>
      </w:r>
      <w:r w:rsidRPr="00527B77">
        <w:rPr>
          <w:rFonts w:ascii="Calibri" w:hAnsi="Calibri" w:cs="Calibri"/>
          <w:sz w:val="24"/>
          <w:szCs w:val="24"/>
          <w:highlight w:val="yellow"/>
        </w:rPr>
        <w:t xml:space="preserve"> is normalized. Thereafter</w:t>
      </w:r>
      <w:r w:rsidR="00FC115E" w:rsidRPr="00527B77">
        <w:rPr>
          <w:rFonts w:ascii="Calibri" w:hAnsi="Calibri" w:cs="Calibri"/>
          <w:sz w:val="24"/>
          <w:szCs w:val="24"/>
          <w:highlight w:val="yellow"/>
        </w:rPr>
        <w:t>,</w:t>
      </w:r>
      <w:r w:rsidRPr="00527B77">
        <w:rPr>
          <w:rFonts w:ascii="Calibri" w:hAnsi="Calibri" w:cs="Calibri"/>
          <w:sz w:val="24"/>
          <w:szCs w:val="24"/>
          <w:highlight w:val="yellow"/>
        </w:rPr>
        <w:t xml:space="preserve"> </w:t>
      </w:r>
      <w:r w:rsidR="00610DC8" w:rsidRPr="00527B77">
        <w:rPr>
          <w:rFonts w:ascii="Calibri" w:hAnsi="Calibri" w:cs="Calibri"/>
          <w:sz w:val="24"/>
          <w:szCs w:val="24"/>
          <w:highlight w:val="yellow"/>
        </w:rPr>
        <w:t xml:space="preserve">remove </w:t>
      </w:r>
      <w:r w:rsidRPr="00527B77">
        <w:rPr>
          <w:rFonts w:ascii="Calibri" w:hAnsi="Calibri" w:cs="Calibri"/>
          <w:sz w:val="24"/>
          <w:szCs w:val="24"/>
          <w:highlight w:val="yellow"/>
        </w:rPr>
        <w:t>the sheath manually.</w:t>
      </w:r>
    </w:p>
    <w:p w14:paraId="70B13DCE" w14:textId="77777777" w:rsidR="006C38B5" w:rsidRPr="00527B77" w:rsidRDefault="006C38B5" w:rsidP="00527B77">
      <w:pPr>
        <w:rPr>
          <w:highlight w:val="yellow"/>
        </w:rPr>
      </w:pPr>
    </w:p>
    <w:p w14:paraId="56766FC9" w14:textId="79965766" w:rsidR="00F55F76" w:rsidRPr="00527B77" w:rsidRDefault="007E1B20" w:rsidP="00527B77">
      <w:pPr>
        <w:pStyle w:val="Lijstalinea"/>
        <w:numPr>
          <w:ilvl w:val="2"/>
          <w:numId w:val="36"/>
        </w:numPr>
        <w:spacing w:after="0" w:line="240" w:lineRule="auto"/>
        <w:ind w:left="0" w:firstLine="0"/>
        <w:contextualSpacing w:val="0"/>
        <w:jc w:val="both"/>
        <w:rPr>
          <w:rFonts w:ascii="Calibri" w:hAnsi="Calibri" w:cs="Calibri"/>
          <w:i/>
          <w:iCs/>
          <w:sz w:val="24"/>
          <w:szCs w:val="24"/>
          <w:highlight w:val="yellow"/>
          <w:u w:val="single"/>
        </w:rPr>
      </w:pPr>
      <w:r w:rsidRPr="00527B77">
        <w:rPr>
          <w:rFonts w:ascii="Calibri" w:hAnsi="Calibri" w:cs="Calibri"/>
          <w:sz w:val="24"/>
          <w:szCs w:val="24"/>
          <w:highlight w:val="yellow"/>
        </w:rPr>
        <w:t xml:space="preserve">Use manual compression of the access site for </w:t>
      </w:r>
      <w:r w:rsidR="00E60D2F" w:rsidRPr="00527B77">
        <w:rPr>
          <w:rFonts w:ascii="Calibri" w:hAnsi="Calibri" w:cs="Calibri"/>
          <w:sz w:val="24"/>
          <w:szCs w:val="24"/>
          <w:highlight w:val="yellow"/>
        </w:rPr>
        <w:t>2</w:t>
      </w:r>
      <w:r w:rsidRPr="00527B77">
        <w:rPr>
          <w:rFonts w:ascii="Calibri" w:hAnsi="Calibri" w:cs="Calibri"/>
          <w:sz w:val="24"/>
          <w:szCs w:val="24"/>
          <w:highlight w:val="yellow"/>
        </w:rPr>
        <w:t xml:space="preserve"> min.</w:t>
      </w:r>
      <w:r w:rsidR="00610DC8" w:rsidRPr="00527B77">
        <w:rPr>
          <w:rFonts w:ascii="Calibri" w:hAnsi="Calibri" w:cs="Calibri"/>
          <w:sz w:val="24"/>
          <w:szCs w:val="24"/>
          <w:highlight w:val="yellow"/>
        </w:rPr>
        <w:t xml:space="preserve"> </w:t>
      </w:r>
      <w:r w:rsidRPr="00527B77">
        <w:rPr>
          <w:rFonts w:ascii="Calibri" w:hAnsi="Calibri" w:cs="Calibri"/>
          <w:sz w:val="24"/>
          <w:szCs w:val="24"/>
          <w:highlight w:val="yellow"/>
        </w:rPr>
        <w:t xml:space="preserve">Place a </w:t>
      </w:r>
      <w:r w:rsidR="00B1578B" w:rsidRPr="00527B77">
        <w:rPr>
          <w:rFonts w:ascii="Calibri" w:hAnsi="Calibri" w:cs="Calibri"/>
          <w:sz w:val="24"/>
          <w:szCs w:val="24"/>
          <w:highlight w:val="yellow"/>
        </w:rPr>
        <w:t xml:space="preserve">sterile bordered gauze or </w:t>
      </w:r>
      <w:r w:rsidR="0030162B" w:rsidRPr="00527B77">
        <w:rPr>
          <w:rFonts w:ascii="Calibri" w:hAnsi="Calibri" w:cs="Calibri"/>
          <w:sz w:val="24"/>
          <w:szCs w:val="24"/>
          <w:highlight w:val="yellow"/>
        </w:rPr>
        <w:t>i</w:t>
      </w:r>
      <w:r w:rsidR="00B1578B" w:rsidRPr="00527B77">
        <w:rPr>
          <w:rFonts w:ascii="Calibri" w:hAnsi="Calibri" w:cs="Calibri"/>
          <w:sz w:val="24"/>
          <w:szCs w:val="24"/>
          <w:highlight w:val="yellow"/>
        </w:rPr>
        <w:t xml:space="preserve">sland </w:t>
      </w:r>
      <w:r w:rsidR="0030162B" w:rsidRPr="00527B77">
        <w:rPr>
          <w:rFonts w:ascii="Calibri" w:hAnsi="Calibri" w:cs="Calibri"/>
          <w:sz w:val="24"/>
          <w:szCs w:val="24"/>
          <w:highlight w:val="yellow"/>
        </w:rPr>
        <w:t>d</w:t>
      </w:r>
      <w:r w:rsidR="00B1578B" w:rsidRPr="00527B77">
        <w:rPr>
          <w:rFonts w:ascii="Calibri" w:hAnsi="Calibri" w:cs="Calibri"/>
          <w:sz w:val="24"/>
          <w:szCs w:val="24"/>
          <w:highlight w:val="yellow"/>
        </w:rPr>
        <w:t>ressing afterwards</w:t>
      </w:r>
      <w:r w:rsidR="00610DC8" w:rsidRPr="00527B77">
        <w:rPr>
          <w:rFonts w:ascii="Calibri" w:hAnsi="Calibri" w:cs="Calibri"/>
          <w:sz w:val="24"/>
          <w:szCs w:val="24"/>
          <w:highlight w:val="yellow"/>
        </w:rPr>
        <w:t xml:space="preserve"> </w:t>
      </w:r>
      <w:r w:rsidR="00B1578B" w:rsidRPr="00527B77">
        <w:rPr>
          <w:rFonts w:ascii="Calibri" w:hAnsi="Calibri" w:cs="Calibri"/>
          <w:sz w:val="24"/>
          <w:szCs w:val="24"/>
          <w:highlight w:val="yellow"/>
        </w:rPr>
        <w:t xml:space="preserve">for access site closure. If deemed necessary, </w:t>
      </w:r>
      <w:r w:rsidR="00610DC8" w:rsidRPr="00527B77">
        <w:rPr>
          <w:rFonts w:ascii="Calibri" w:hAnsi="Calibri" w:cs="Calibri"/>
          <w:sz w:val="24"/>
          <w:szCs w:val="24"/>
          <w:highlight w:val="yellow"/>
        </w:rPr>
        <w:t xml:space="preserve">use </w:t>
      </w:r>
      <w:r w:rsidR="00B1578B" w:rsidRPr="00527B77">
        <w:rPr>
          <w:rFonts w:ascii="Calibri" w:hAnsi="Calibri" w:cs="Calibri"/>
          <w:sz w:val="24"/>
          <w:szCs w:val="24"/>
          <w:highlight w:val="yellow"/>
        </w:rPr>
        <w:t>a bandage with slight compression instead.</w:t>
      </w:r>
      <w:r w:rsidR="00B1578B" w:rsidRPr="00527B77">
        <w:rPr>
          <w:rFonts w:ascii="Calibri" w:hAnsi="Calibri" w:cs="Calibri"/>
          <w:sz w:val="24"/>
          <w:szCs w:val="24"/>
        </w:rPr>
        <w:t xml:space="preserve"> </w:t>
      </w:r>
    </w:p>
    <w:p w14:paraId="0546FE8E" w14:textId="77777777" w:rsidR="00BE28C6" w:rsidRPr="00527B77" w:rsidRDefault="00BE28C6" w:rsidP="00527B77">
      <w:pPr>
        <w:pStyle w:val="Lijstalinea"/>
        <w:spacing w:after="0" w:line="240" w:lineRule="auto"/>
        <w:ind w:left="0"/>
        <w:contextualSpacing w:val="0"/>
        <w:jc w:val="both"/>
        <w:rPr>
          <w:rFonts w:ascii="Calibri" w:hAnsi="Calibri" w:cs="Calibri"/>
          <w:i/>
          <w:iCs/>
          <w:sz w:val="24"/>
          <w:szCs w:val="24"/>
          <w:highlight w:val="yellow"/>
          <w:u w:val="single"/>
        </w:rPr>
      </w:pPr>
    </w:p>
    <w:p w14:paraId="6EEDEC34" w14:textId="078FFAA2" w:rsidR="00223D68" w:rsidRPr="00527B77" w:rsidRDefault="00DA0DEE" w:rsidP="00527B77">
      <w:pPr>
        <w:pStyle w:val="Lijstalinea"/>
        <w:numPr>
          <w:ilvl w:val="0"/>
          <w:numId w:val="36"/>
        </w:numPr>
        <w:spacing w:after="0" w:line="240" w:lineRule="auto"/>
        <w:ind w:left="0" w:firstLine="0"/>
        <w:contextualSpacing w:val="0"/>
        <w:jc w:val="both"/>
        <w:rPr>
          <w:rFonts w:ascii="Calibri" w:hAnsi="Calibri" w:cs="Calibri"/>
          <w:b/>
          <w:bCs/>
          <w:sz w:val="24"/>
          <w:szCs w:val="24"/>
        </w:rPr>
      </w:pPr>
      <w:r w:rsidRPr="00527B77">
        <w:rPr>
          <w:rFonts w:ascii="Calibri" w:hAnsi="Calibri" w:cs="Calibri"/>
          <w:b/>
          <w:bCs/>
          <w:sz w:val="24"/>
          <w:szCs w:val="24"/>
        </w:rPr>
        <w:t>U</w:t>
      </w:r>
      <w:r w:rsidR="001A0B18" w:rsidRPr="00527B77">
        <w:rPr>
          <w:rFonts w:ascii="Calibri" w:hAnsi="Calibri" w:cs="Calibri"/>
          <w:b/>
          <w:bCs/>
          <w:sz w:val="24"/>
          <w:szCs w:val="24"/>
        </w:rPr>
        <w:t xml:space="preserve">pper-extremity </w:t>
      </w:r>
      <w:r w:rsidR="00444B9B" w:rsidRPr="00527B77">
        <w:rPr>
          <w:rFonts w:ascii="Calibri" w:hAnsi="Calibri" w:cs="Calibri"/>
          <w:b/>
          <w:bCs/>
          <w:sz w:val="24"/>
          <w:szCs w:val="24"/>
        </w:rPr>
        <w:t>secondary arterial access</w:t>
      </w:r>
    </w:p>
    <w:p w14:paraId="36CBABAC" w14:textId="77777777" w:rsidR="0022703F" w:rsidRPr="00527B77" w:rsidRDefault="0022703F" w:rsidP="00527B77">
      <w:pPr>
        <w:pStyle w:val="Lijstalinea"/>
        <w:spacing w:after="0" w:line="240" w:lineRule="auto"/>
        <w:ind w:left="0"/>
        <w:contextualSpacing w:val="0"/>
        <w:jc w:val="both"/>
        <w:rPr>
          <w:rFonts w:ascii="Calibri" w:hAnsi="Calibri" w:cs="Calibri"/>
          <w:b/>
          <w:bCs/>
          <w:sz w:val="24"/>
          <w:szCs w:val="24"/>
        </w:rPr>
      </w:pPr>
    </w:p>
    <w:p w14:paraId="77E2F340" w14:textId="08E2B4FE" w:rsidR="00E06514" w:rsidRPr="00527B77" w:rsidRDefault="00E06514" w:rsidP="00527B77">
      <w:pPr>
        <w:pStyle w:val="Lijstalinea"/>
        <w:spacing w:after="0" w:line="240" w:lineRule="auto"/>
        <w:ind w:left="0"/>
        <w:contextualSpacing w:val="0"/>
        <w:jc w:val="both"/>
        <w:rPr>
          <w:rFonts w:ascii="Calibri" w:hAnsi="Calibri" w:cs="Calibri"/>
          <w:sz w:val="24"/>
          <w:szCs w:val="24"/>
        </w:rPr>
      </w:pPr>
      <w:r w:rsidRPr="00527B77">
        <w:rPr>
          <w:rFonts w:ascii="Calibri" w:hAnsi="Calibri" w:cs="Calibri"/>
          <w:sz w:val="24"/>
          <w:szCs w:val="24"/>
        </w:rPr>
        <w:t>NOTE: Step 3 can be performed independently from step 2</w:t>
      </w:r>
      <w:r w:rsidR="009A414D" w:rsidRPr="00527B77">
        <w:rPr>
          <w:rFonts w:ascii="Calibri" w:hAnsi="Calibri" w:cs="Calibri"/>
          <w:sz w:val="24"/>
          <w:szCs w:val="24"/>
        </w:rPr>
        <w:t xml:space="preserve"> (e.g. when a pacing-over-the-wire strategy is used). In case both steps are performed, step 3 can be performed directly after 2.6.2.</w:t>
      </w:r>
    </w:p>
    <w:p w14:paraId="5ED75CEF" w14:textId="77777777" w:rsidR="00E06514" w:rsidRPr="00527B77" w:rsidRDefault="00E06514" w:rsidP="00527B77">
      <w:pPr>
        <w:pStyle w:val="Lijstalinea"/>
        <w:spacing w:after="0" w:line="240" w:lineRule="auto"/>
        <w:ind w:left="0"/>
        <w:contextualSpacing w:val="0"/>
        <w:jc w:val="both"/>
        <w:rPr>
          <w:rFonts w:ascii="Calibri" w:hAnsi="Calibri" w:cs="Calibri"/>
          <w:b/>
          <w:bCs/>
          <w:sz w:val="24"/>
          <w:szCs w:val="24"/>
        </w:rPr>
      </w:pPr>
    </w:p>
    <w:p w14:paraId="50ED9B0E" w14:textId="4070F471" w:rsidR="00D717C7" w:rsidRPr="00527B77" w:rsidRDefault="005F3CD9" w:rsidP="00527B77">
      <w:pPr>
        <w:pStyle w:val="Lijstalinea"/>
        <w:numPr>
          <w:ilvl w:val="1"/>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Patient positioning</w:t>
      </w:r>
    </w:p>
    <w:p w14:paraId="236ABD6C" w14:textId="77777777" w:rsidR="00223D68" w:rsidRPr="00527B77" w:rsidRDefault="00223D68" w:rsidP="00527B77">
      <w:pPr>
        <w:rPr>
          <w:b/>
          <w:bCs/>
        </w:rPr>
      </w:pPr>
    </w:p>
    <w:p w14:paraId="7EB72B5F" w14:textId="07CA18ED" w:rsidR="000150B7" w:rsidRPr="00527B77" w:rsidRDefault="005F3CD9" w:rsidP="00527B77">
      <w:pPr>
        <w:pStyle w:val="Lijstalinea"/>
        <w:numPr>
          <w:ilvl w:val="2"/>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 xml:space="preserve">Instruct the patient to get into </w:t>
      </w:r>
      <w:r w:rsidR="007F6204" w:rsidRPr="00527B77">
        <w:rPr>
          <w:rFonts w:ascii="Calibri" w:hAnsi="Calibri" w:cs="Calibri"/>
          <w:sz w:val="24"/>
          <w:szCs w:val="24"/>
        </w:rPr>
        <w:t xml:space="preserve">a </w:t>
      </w:r>
      <w:r w:rsidRPr="00527B77">
        <w:rPr>
          <w:rFonts w:ascii="Calibri" w:hAnsi="Calibri" w:cs="Calibri"/>
          <w:sz w:val="24"/>
          <w:szCs w:val="24"/>
        </w:rPr>
        <w:t>supine position on the catheterization table.</w:t>
      </w:r>
      <w:r w:rsidR="00DA0DEE" w:rsidRPr="00527B77">
        <w:rPr>
          <w:rFonts w:ascii="Calibri" w:hAnsi="Calibri" w:cs="Calibri"/>
          <w:sz w:val="24"/>
          <w:szCs w:val="24"/>
        </w:rPr>
        <w:t xml:space="preserve"> </w:t>
      </w:r>
      <w:r w:rsidRPr="00527B77">
        <w:rPr>
          <w:rFonts w:ascii="Calibri" w:hAnsi="Calibri" w:cs="Calibri"/>
          <w:sz w:val="24"/>
          <w:szCs w:val="24"/>
        </w:rPr>
        <w:t>Make sure the arm (</w:t>
      </w:r>
      <w:r w:rsidR="006479A3" w:rsidRPr="00527B77">
        <w:rPr>
          <w:rFonts w:ascii="Calibri" w:hAnsi="Calibri" w:cs="Calibri"/>
          <w:sz w:val="24"/>
          <w:szCs w:val="24"/>
        </w:rPr>
        <w:t>either left or right</w:t>
      </w:r>
      <w:r w:rsidRPr="00527B77">
        <w:rPr>
          <w:rFonts w:ascii="Calibri" w:hAnsi="Calibri" w:cs="Calibri"/>
          <w:sz w:val="24"/>
          <w:szCs w:val="24"/>
        </w:rPr>
        <w:t>) is extended fully and position the arm parallel to the body.</w:t>
      </w:r>
    </w:p>
    <w:p w14:paraId="3CD6CFD1" w14:textId="77777777" w:rsidR="00D717C7" w:rsidRPr="00527B77" w:rsidRDefault="00D717C7" w:rsidP="00527B77"/>
    <w:p w14:paraId="58D58E59" w14:textId="34EB684A" w:rsidR="000150B7" w:rsidRPr="00527B77" w:rsidRDefault="005F3CD9" w:rsidP="00527B77">
      <w:pPr>
        <w:pStyle w:val="Lijstalinea"/>
        <w:numPr>
          <w:ilvl w:val="2"/>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 xml:space="preserve">Support the extended arm of the patient by making </w:t>
      </w:r>
      <w:r w:rsidR="00312A6D" w:rsidRPr="00527B77">
        <w:rPr>
          <w:rFonts w:ascii="Calibri" w:hAnsi="Calibri" w:cs="Calibri"/>
          <w:sz w:val="24"/>
          <w:szCs w:val="24"/>
        </w:rPr>
        <w:t>use</w:t>
      </w:r>
      <w:r w:rsidRPr="00527B77">
        <w:rPr>
          <w:rFonts w:ascii="Calibri" w:hAnsi="Calibri" w:cs="Calibri"/>
          <w:sz w:val="24"/>
          <w:szCs w:val="24"/>
        </w:rPr>
        <w:t xml:space="preserve"> of an armrest.</w:t>
      </w:r>
      <w:r w:rsidR="00DA0DEE" w:rsidRPr="00527B77">
        <w:rPr>
          <w:rFonts w:ascii="Calibri" w:hAnsi="Calibri" w:cs="Calibri"/>
          <w:sz w:val="24"/>
          <w:szCs w:val="24"/>
        </w:rPr>
        <w:t xml:space="preserve"> </w:t>
      </w:r>
      <w:r w:rsidR="00312A6D" w:rsidRPr="00527B77">
        <w:rPr>
          <w:rFonts w:ascii="Calibri" w:hAnsi="Calibri" w:cs="Calibri"/>
          <w:sz w:val="24"/>
          <w:szCs w:val="24"/>
        </w:rPr>
        <w:t>Have the patient supinate the lower arm so that the ventral side of the wrist becomes accessible and faces upward</w:t>
      </w:r>
      <w:r w:rsidR="000150B7" w:rsidRPr="00527B77">
        <w:rPr>
          <w:rFonts w:ascii="Calibri" w:hAnsi="Calibri" w:cs="Calibri"/>
          <w:sz w:val="24"/>
          <w:szCs w:val="24"/>
        </w:rPr>
        <w:t>.</w:t>
      </w:r>
    </w:p>
    <w:p w14:paraId="6A659A28" w14:textId="77777777" w:rsidR="000150B7" w:rsidRPr="00527B77" w:rsidRDefault="000150B7" w:rsidP="00527B77"/>
    <w:p w14:paraId="189284F7" w14:textId="77777777" w:rsidR="000150B7" w:rsidRPr="00527B77" w:rsidRDefault="005F3CD9" w:rsidP="00527B77">
      <w:pPr>
        <w:pStyle w:val="Lijstalinea"/>
        <w:numPr>
          <w:ilvl w:val="1"/>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Access site preparation</w:t>
      </w:r>
    </w:p>
    <w:p w14:paraId="0224A3DD" w14:textId="77777777" w:rsidR="00D717C7" w:rsidRPr="00527B77" w:rsidRDefault="00D717C7" w:rsidP="00527B77">
      <w:pPr>
        <w:rPr>
          <w:b/>
          <w:bCs/>
        </w:rPr>
      </w:pPr>
    </w:p>
    <w:p w14:paraId="4B9949A5" w14:textId="6E93D293" w:rsidR="000150B7" w:rsidRPr="00527B77" w:rsidRDefault="005B4C8C" w:rsidP="00527B77">
      <w:pPr>
        <w:pStyle w:val="Lijstalinea"/>
        <w:numPr>
          <w:ilvl w:val="2"/>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Palpate the radial artery to assess the location suitable for puncture and m</w:t>
      </w:r>
      <w:r w:rsidR="005F3CD9" w:rsidRPr="00527B77">
        <w:rPr>
          <w:rFonts w:ascii="Calibri" w:hAnsi="Calibri" w:cs="Calibri"/>
          <w:sz w:val="24"/>
          <w:szCs w:val="24"/>
        </w:rPr>
        <w:t>ake sure the wrist is disinfected with either chlorhexidine or povidone-iodine.</w:t>
      </w:r>
    </w:p>
    <w:p w14:paraId="2D4C3017" w14:textId="77777777" w:rsidR="00D717C7" w:rsidRPr="00527B77" w:rsidRDefault="00D717C7" w:rsidP="00527B77"/>
    <w:p w14:paraId="6C961BDA" w14:textId="707A8611" w:rsidR="005F3CD9" w:rsidRPr="00527B77" w:rsidRDefault="005F3CD9" w:rsidP="00527B77">
      <w:pPr>
        <w:pStyle w:val="Lijstalinea"/>
        <w:numPr>
          <w:ilvl w:val="2"/>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lastRenderedPageBreak/>
        <w:t>Let the patient overextend their wrist to improve accessibility of the radial artery.</w:t>
      </w:r>
      <w:r w:rsidR="00DA0DEE" w:rsidRPr="00527B77">
        <w:rPr>
          <w:rFonts w:ascii="Calibri" w:hAnsi="Calibri" w:cs="Calibri"/>
          <w:sz w:val="24"/>
          <w:szCs w:val="24"/>
        </w:rPr>
        <w:t xml:space="preserve"> </w:t>
      </w:r>
      <w:r w:rsidRPr="00527B77">
        <w:rPr>
          <w:rFonts w:ascii="Calibri" w:hAnsi="Calibri" w:cs="Calibri"/>
          <w:sz w:val="24"/>
          <w:szCs w:val="24"/>
        </w:rPr>
        <w:t xml:space="preserve">Create a sterile field by placing a sterile cover </w:t>
      </w:r>
      <w:r w:rsidR="007F6204" w:rsidRPr="00527B77">
        <w:rPr>
          <w:rFonts w:ascii="Calibri" w:hAnsi="Calibri" w:cs="Calibri"/>
          <w:sz w:val="24"/>
          <w:szCs w:val="24"/>
        </w:rPr>
        <w:t xml:space="preserve">that only </w:t>
      </w:r>
      <w:r w:rsidRPr="00527B77">
        <w:rPr>
          <w:rFonts w:ascii="Calibri" w:hAnsi="Calibri" w:cs="Calibri"/>
          <w:sz w:val="24"/>
          <w:szCs w:val="24"/>
        </w:rPr>
        <w:t>reveal</w:t>
      </w:r>
      <w:r w:rsidR="007F6204" w:rsidRPr="00527B77">
        <w:rPr>
          <w:rFonts w:ascii="Calibri" w:hAnsi="Calibri" w:cs="Calibri"/>
          <w:sz w:val="24"/>
          <w:szCs w:val="24"/>
        </w:rPr>
        <w:t>s</w:t>
      </w:r>
      <w:r w:rsidRPr="00527B77">
        <w:rPr>
          <w:rFonts w:ascii="Calibri" w:hAnsi="Calibri" w:cs="Calibri"/>
          <w:sz w:val="24"/>
          <w:szCs w:val="24"/>
        </w:rPr>
        <w:t xml:space="preserve"> the disinfected wrist. </w:t>
      </w:r>
    </w:p>
    <w:p w14:paraId="7833B807" w14:textId="77777777" w:rsidR="000150B7" w:rsidRPr="00527B77" w:rsidRDefault="000150B7" w:rsidP="00527B77"/>
    <w:p w14:paraId="350907E8" w14:textId="77777777" w:rsidR="000150B7" w:rsidRPr="00527B77" w:rsidRDefault="005F3CD9" w:rsidP="00527B77">
      <w:pPr>
        <w:pStyle w:val="Lijstalinea"/>
        <w:numPr>
          <w:ilvl w:val="1"/>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Access site puncture</w:t>
      </w:r>
    </w:p>
    <w:p w14:paraId="37778A85" w14:textId="77777777" w:rsidR="00D717C7" w:rsidRPr="00527B77" w:rsidRDefault="00D717C7" w:rsidP="00527B77">
      <w:pPr>
        <w:rPr>
          <w:b/>
          <w:bCs/>
        </w:rPr>
      </w:pPr>
    </w:p>
    <w:p w14:paraId="2AB72A68" w14:textId="580122AA" w:rsidR="00D717C7" w:rsidRPr="00527B77" w:rsidRDefault="009C7F23" w:rsidP="00527B77">
      <w:pPr>
        <w:pStyle w:val="Lijstalinea"/>
        <w:numPr>
          <w:ilvl w:val="2"/>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Infiltrate the subcutaneous space</w:t>
      </w:r>
      <w:r w:rsidR="005B4C8C" w:rsidRPr="00527B77">
        <w:rPr>
          <w:rFonts w:ascii="Calibri" w:hAnsi="Calibri" w:cs="Calibri"/>
          <w:sz w:val="24"/>
          <w:szCs w:val="24"/>
        </w:rPr>
        <w:t xml:space="preserve"> around the intended puncturing site</w:t>
      </w:r>
      <w:r w:rsidRPr="00527B77">
        <w:rPr>
          <w:rFonts w:ascii="Calibri" w:hAnsi="Calibri" w:cs="Calibri"/>
          <w:sz w:val="24"/>
          <w:szCs w:val="24"/>
        </w:rPr>
        <w:t xml:space="preserve"> with</w:t>
      </w:r>
      <w:r w:rsidR="006479A3" w:rsidRPr="00527B77">
        <w:rPr>
          <w:rFonts w:ascii="Calibri" w:hAnsi="Calibri" w:cs="Calibri"/>
          <w:sz w:val="24"/>
          <w:szCs w:val="24"/>
        </w:rPr>
        <w:t xml:space="preserve"> 1-2 mL </w:t>
      </w:r>
      <w:r w:rsidR="00DA0DEE" w:rsidRPr="00527B77">
        <w:rPr>
          <w:rFonts w:ascii="Calibri" w:hAnsi="Calibri" w:cs="Calibri"/>
          <w:sz w:val="24"/>
          <w:szCs w:val="24"/>
        </w:rPr>
        <w:t xml:space="preserve">of </w:t>
      </w:r>
      <w:r w:rsidR="006479A3" w:rsidRPr="00527B77">
        <w:rPr>
          <w:rFonts w:ascii="Calibri" w:hAnsi="Calibri" w:cs="Calibri"/>
          <w:sz w:val="24"/>
          <w:szCs w:val="24"/>
        </w:rPr>
        <w:t>1%</w:t>
      </w:r>
      <w:r w:rsidRPr="00527B77">
        <w:rPr>
          <w:rFonts w:ascii="Calibri" w:hAnsi="Calibri" w:cs="Calibri"/>
          <w:sz w:val="24"/>
          <w:szCs w:val="24"/>
        </w:rPr>
        <w:t xml:space="preserve"> lidocaine solution.</w:t>
      </w:r>
    </w:p>
    <w:p w14:paraId="70ADAE5D" w14:textId="77777777" w:rsidR="00D717C7" w:rsidRPr="00527B77" w:rsidRDefault="00D717C7" w:rsidP="00527B77"/>
    <w:p w14:paraId="2096AC90" w14:textId="440F1239" w:rsidR="000150B7" w:rsidRPr="00527B77" w:rsidRDefault="009C7F23" w:rsidP="00527B77">
      <w:pPr>
        <w:pStyle w:val="Lijstalinea"/>
        <w:numPr>
          <w:ilvl w:val="2"/>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Puncture the radial artery directly with a hollow needle</w:t>
      </w:r>
      <w:r w:rsidR="000C5F73" w:rsidRPr="00527B77">
        <w:rPr>
          <w:rFonts w:ascii="Calibri" w:hAnsi="Calibri" w:cs="Calibri"/>
          <w:sz w:val="24"/>
          <w:szCs w:val="24"/>
        </w:rPr>
        <w:t xml:space="preserve"> (usually present within the sheath kit)</w:t>
      </w:r>
      <w:r w:rsidRPr="00527B77">
        <w:rPr>
          <w:rFonts w:ascii="Calibri" w:hAnsi="Calibri" w:cs="Calibri"/>
          <w:sz w:val="24"/>
          <w:szCs w:val="24"/>
        </w:rPr>
        <w:t>.</w:t>
      </w:r>
      <w:r w:rsidR="005B4C8C" w:rsidRPr="00527B77">
        <w:rPr>
          <w:rFonts w:ascii="Calibri" w:hAnsi="Calibri" w:cs="Calibri"/>
          <w:sz w:val="24"/>
          <w:szCs w:val="24"/>
        </w:rPr>
        <w:t xml:space="preserve"> Pulsatile backflow through the hollow needle confirms successful puncture of the radial artery.</w:t>
      </w:r>
    </w:p>
    <w:p w14:paraId="4C9FF510" w14:textId="77777777" w:rsidR="00D717C7" w:rsidRPr="00527B77" w:rsidRDefault="00D717C7" w:rsidP="00527B77"/>
    <w:p w14:paraId="390EB025" w14:textId="2D89E9F2" w:rsidR="000150B7" w:rsidRPr="00527B77" w:rsidRDefault="009C7F23" w:rsidP="00527B77">
      <w:pPr>
        <w:pStyle w:val="Lijstalinea"/>
        <w:numPr>
          <w:ilvl w:val="2"/>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Directly afterward</w:t>
      </w:r>
      <w:r w:rsidR="007F6204" w:rsidRPr="00527B77">
        <w:rPr>
          <w:rFonts w:ascii="Calibri" w:hAnsi="Calibri" w:cs="Calibri"/>
          <w:sz w:val="24"/>
          <w:szCs w:val="24"/>
        </w:rPr>
        <w:t>,</w:t>
      </w:r>
      <w:r w:rsidRPr="00527B77">
        <w:rPr>
          <w:rFonts w:ascii="Calibri" w:hAnsi="Calibri" w:cs="Calibri"/>
          <w:sz w:val="24"/>
          <w:szCs w:val="24"/>
        </w:rPr>
        <w:t xml:space="preserve"> insert a guidewire in</w:t>
      </w:r>
      <w:r w:rsidR="007F6204" w:rsidRPr="00527B77">
        <w:rPr>
          <w:rFonts w:ascii="Calibri" w:hAnsi="Calibri" w:cs="Calibri"/>
          <w:sz w:val="24"/>
          <w:szCs w:val="24"/>
        </w:rPr>
        <w:t>to</w:t>
      </w:r>
      <w:r w:rsidRPr="00527B77">
        <w:rPr>
          <w:rFonts w:ascii="Calibri" w:hAnsi="Calibri" w:cs="Calibri"/>
          <w:sz w:val="24"/>
          <w:szCs w:val="24"/>
        </w:rPr>
        <w:t xml:space="preserve"> the hollow needle.</w:t>
      </w:r>
      <w:r w:rsidR="00DA0DEE" w:rsidRPr="00527B77">
        <w:rPr>
          <w:rFonts w:ascii="Calibri" w:hAnsi="Calibri" w:cs="Calibri"/>
          <w:sz w:val="24"/>
          <w:szCs w:val="24"/>
        </w:rPr>
        <w:t xml:space="preserve"> </w:t>
      </w:r>
      <w:r w:rsidRPr="00527B77">
        <w:rPr>
          <w:rFonts w:ascii="Calibri" w:hAnsi="Calibri" w:cs="Calibri"/>
          <w:sz w:val="24"/>
          <w:szCs w:val="24"/>
        </w:rPr>
        <w:t xml:space="preserve">Advance the guidewire for </w:t>
      </w:r>
      <w:r w:rsidR="006479A3" w:rsidRPr="00527B77">
        <w:rPr>
          <w:rFonts w:ascii="Calibri" w:hAnsi="Calibri" w:cs="Calibri"/>
          <w:sz w:val="24"/>
          <w:szCs w:val="24"/>
        </w:rPr>
        <w:t xml:space="preserve">at least 5 </w:t>
      </w:r>
      <w:r w:rsidRPr="00527B77">
        <w:rPr>
          <w:rFonts w:ascii="Calibri" w:hAnsi="Calibri" w:cs="Calibri"/>
          <w:sz w:val="24"/>
          <w:szCs w:val="24"/>
        </w:rPr>
        <w:t>cm to ensure arterial access is maintained</w:t>
      </w:r>
      <w:r w:rsidR="00733E17" w:rsidRPr="00527B77">
        <w:rPr>
          <w:rFonts w:ascii="Calibri" w:hAnsi="Calibri" w:cs="Calibri"/>
          <w:sz w:val="24"/>
          <w:szCs w:val="24"/>
        </w:rPr>
        <w:t>.</w:t>
      </w:r>
      <w:r w:rsidRPr="00527B77">
        <w:rPr>
          <w:rFonts w:ascii="Calibri" w:hAnsi="Calibri" w:cs="Calibri"/>
          <w:sz w:val="24"/>
          <w:szCs w:val="24"/>
        </w:rPr>
        <w:t xml:space="preserve"> </w:t>
      </w:r>
      <w:r w:rsidR="00733E17" w:rsidRPr="00527B77">
        <w:rPr>
          <w:rFonts w:ascii="Calibri" w:hAnsi="Calibri" w:cs="Calibri"/>
          <w:sz w:val="24"/>
          <w:szCs w:val="24"/>
        </w:rPr>
        <w:t>S</w:t>
      </w:r>
      <w:r w:rsidRPr="00527B77">
        <w:rPr>
          <w:rFonts w:ascii="Calibri" w:hAnsi="Calibri" w:cs="Calibri"/>
          <w:sz w:val="24"/>
          <w:szCs w:val="24"/>
        </w:rPr>
        <w:t>ubsequently</w:t>
      </w:r>
      <w:r w:rsidR="006E2F31" w:rsidRPr="00527B77">
        <w:rPr>
          <w:rFonts w:ascii="Calibri" w:hAnsi="Calibri" w:cs="Calibri"/>
          <w:sz w:val="24"/>
          <w:szCs w:val="24"/>
        </w:rPr>
        <w:t>,</w:t>
      </w:r>
      <w:r w:rsidRPr="00527B77">
        <w:rPr>
          <w:rFonts w:ascii="Calibri" w:hAnsi="Calibri" w:cs="Calibri"/>
          <w:sz w:val="24"/>
          <w:szCs w:val="24"/>
        </w:rPr>
        <w:t xml:space="preserve"> </w:t>
      </w:r>
      <w:r w:rsidR="00CD2065" w:rsidRPr="00527B77">
        <w:rPr>
          <w:rFonts w:ascii="Calibri" w:hAnsi="Calibri" w:cs="Calibri"/>
          <w:sz w:val="24"/>
          <w:szCs w:val="24"/>
        </w:rPr>
        <w:t>retrieve</w:t>
      </w:r>
      <w:r w:rsidRPr="00527B77">
        <w:rPr>
          <w:rFonts w:ascii="Calibri" w:hAnsi="Calibri" w:cs="Calibri"/>
          <w:sz w:val="24"/>
          <w:szCs w:val="24"/>
        </w:rPr>
        <w:t xml:space="preserve"> the hollow needle back over the wire.</w:t>
      </w:r>
    </w:p>
    <w:p w14:paraId="66602F78" w14:textId="77777777" w:rsidR="005B4C8C" w:rsidRPr="00527B77" w:rsidRDefault="005B4C8C" w:rsidP="00527B77">
      <w:pPr>
        <w:pStyle w:val="Lijstalinea"/>
        <w:spacing w:after="0" w:line="240" w:lineRule="auto"/>
        <w:ind w:left="0"/>
        <w:contextualSpacing w:val="0"/>
        <w:jc w:val="both"/>
        <w:rPr>
          <w:rFonts w:ascii="Calibri" w:hAnsi="Calibri" w:cs="Calibri"/>
          <w:sz w:val="24"/>
          <w:szCs w:val="24"/>
        </w:rPr>
      </w:pPr>
    </w:p>
    <w:p w14:paraId="3663DA7E" w14:textId="4940FAC2" w:rsidR="00C97CF6" w:rsidRPr="00527B77" w:rsidRDefault="00733E17" w:rsidP="00527B77">
      <w:pPr>
        <w:pStyle w:val="Lijstalinea"/>
        <w:numPr>
          <w:ilvl w:val="2"/>
          <w:numId w:val="36"/>
        </w:numPr>
        <w:spacing w:after="0" w:line="240" w:lineRule="auto"/>
        <w:ind w:left="0" w:firstLine="0"/>
        <w:contextualSpacing w:val="0"/>
        <w:jc w:val="both"/>
        <w:rPr>
          <w:rFonts w:ascii="Calibri" w:hAnsi="Calibri" w:cs="Calibri"/>
          <w:sz w:val="24"/>
          <w:szCs w:val="24"/>
        </w:rPr>
      </w:pPr>
      <w:r w:rsidRPr="00527B77">
        <w:rPr>
          <w:rFonts w:ascii="Calibri" w:hAnsi="Calibri" w:cs="Calibri"/>
          <w:sz w:val="24"/>
          <w:szCs w:val="24"/>
        </w:rPr>
        <w:t>Flush</w:t>
      </w:r>
      <w:r w:rsidR="005B4C8C" w:rsidRPr="00527B77">
        <w:rPr>
          <w:rFonts w:ascii="Calibri" w:hAnsi="Calibri" w:cs="Calibri"/>
          <w:sz w:val="24"/>
          <w:szCs w:val="24"/>
        </w:rPr>
        <w:t xml:space="preserve"> the sheath and side port before introducing it to </w:t>
      </w:r>
      <w:r w:rsidRPr="00527B77">
        <w:rPr>
          <w:rFonts w:ascii="Calibri" w:hAnsi="Calibri" w:cs="Calibri"/>
          <w:sz w:val="24"/>
          <w:szCs w:val="24"/>
        </w:rPr>
        <w:t>en</w:t>
      </w:r>
      <w:r w:rsidR="005B4C8C" w:rsidRPr="00527B77">
        <w:rPr>
          <w:rFonts w:ascii="Calibri" w:hAnsi="Calibri" w:cs="Calibri"/>
          <w:sz w:val="24"/>
          <w:szCs w:val="24"/>
        </w:rPr>
        <w:t>sure there is no air within the system.</w:t>
      </w:r>
      <w:r w:rsidR="00DA0DEE" w:rsidRPr="00527B77">
        <w:rPr>
          <w:rFonts w:ascii="Calibri" w:hAnsi="Calibri" w:cs="Calibri"/>
          <w:sz w:val="24"/>
          <w:szCs w:val="24"/>
        </w:rPr>
        <w:t xml:space="preserve"> </w:t>
      </w:r>
      <w:r w:rsidR="009C7F23" w:rsidRPr="00527B77">
        <w:rPr>
          <w:rFonts w:ascii="Calibri" w:hAnsi="Calibri" w:cs="Calibri"/>
          <w:sz w:val="24"/>
          <w:szCs w:val="24"/>
        </w:rPr>
        <w:t xml:space="preserve">Introduce a </w:t>
      </w:r>
      <w:r w:rsidR="008716E0" w:rsidRPr="00527B77">
        <w:rPr>
          <w:rFonts w:ascii="Calibri" w:hAnsi="Calibri" w:cs="Calibri"/>
          <w:sz w:val="24"/>
          <w:szCs w:val="24"/>
        </w:rPr>
        <w:t xml:space="preserve">5 or </w:t>
      </w:r>
      <w:r w:rsidR="009C7F23" w:rsidRPr="00527B77">
        <w:rPr>
          <w:rFonts w:ascii="Calibri" w:hAnsi="Calibri" w:cs="Calibri"/>
          <w:sz w:val="24"/>
          <w:szCs w:val="24"/>
        </w:rPr>
        <w:t>6 Fr sheath over the wire and then remove the guidewire</w:t>
      </w:r>
      <w:r w:rsidR="00276F23" w:rsidRPr="00527B77">
        <w:rPr>
          <w:rFonts w:ascii="Calibri" w:hAnsi="Calibri" w:cs="Calibri"/>
          <w:sz w:val="24"/>
          <w:szCs w:val="24"/>
        </w:rPr>
        <w:t xml:space="preserve"> and dilator</w:t>
      </w:r>
      <w:r w:rsidR="009C7F23" w:rsidRPr="00527B77">
        <w:rPr>
          <w:rFonts w:ascii="Calibri" w:hAnsi="Calibri" w:cs="Calibri"/>
          <w:sz w:val="24"/>
          <w:szCs w:val="24"/>
        </w:rPr>
        <w:t>.</w:t>
      </w:r>
      <w:r w:rsidR="00DA0DEE" w:rsidRPr="00527B77">
        <w:rPr>
          <w:rFonts w:ascii="Calibri" w:hAnsi="Calibri" w:cs="Calibri"/>
          <w:sz w:val="24"/>
          <w:szCs w:val="24"/>
        </w:rPr>
        <w:t xml:space="preserve"> </w:t>
      </w:r>
      <w:r w:rsidR="009C7F23" w:rsidRPr="00527B77">
        <w:rPr>
          <w:rFonts w:ascii="Calibri" w:hAnsi="Calibri" w:cs="Calibri"/>
          <w:sz w:val="24"/>
          <w:szCs w:val="24"/>
        </w:rPr>
        <w:t xml:space="preserve">Introduce </w:t>
      </w:r>
      <w:r w:rsidR="006479A3" w:rsidRPr="00527B77">
        <w:rPr>
          <w:rFonts w:ascii="Calibri" w:hAnsi="Calibri" w:cs="Calibri"/>
          <w:sz w:val="24"/>
          <w:szCs w:val="24"/>
        </w:rPr>
        <w:t>a pigtail</w:t>
      </w:r>
      <w:r w:rsidR="009C7F23" w:rsidRPr="00527B77">
        <w:rPr>
          <w:rFonts w:ascii="Calibri" w:hAnsi="Calibri" w:cs="Calibri"/>
          <w:sz w:val="24"/>
          <w:szCs w:val="24"/>
        </w:rPr>
        <w:t xml:space="preserve"> catheter through the sheath. </w:t>
      </w:r>
    </w:p>
    <w:p w14:paraId="2F4B9FE5" w14:textId="77777777" w:rsidR="000150B7" w:rsidRPr="00527B77" w:rsidRDefault="000150B7" w:rsidP="00527B77"/>
    <w:p w14:paraId="4E50E858" w14:textId="77777777" w:rsidR="000150B7" w:rsidRPr="00527B77" w:rsidRDefault="000464F6" w:rsidP="00527B77">
      <w:pPr>
        <w:pStyle w:val="Lijstalinea"/>
        <w:numPr>
          <w:ilvl w:val="1"/>
          <w:numId w:val="36"/>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27B77">
        <w:rPr>
          <w:rFonts w:ascii="Calibri" w:hAnsi="Calibri" w:cs="Calibri"/>
          <w:bCs/>
          <w:sz w:val="24"/>
          <w:szCs w:val="24"/>
        </w:rPr>
        <w:t>Advancing catheter</w:t>
      </w:r>
    </w:p>
    <w:p w14:paraId="4B21F268" w14:textId="77777777" w:rsidR="00D717C7" w:rsidRPr="00527B77" w:rsidRDefault="00D717C7" w:rsidP="00527B77">
      <w:pPr>
        <w:pBdr>
          <w:top w:val="nil"/>
          <w:left w:val="nil"/>
          <w:bottom w:val="nil"/>
          <w:right w:val="nil"/>
          <w:between w:val="nil"/>
        </w:pBdr>
        <w:rPr>
          <w:bCs/>
        </w:rPr>
      </w:pPr>
    </w:p>
    <w:p w14:paraId="31B6B4B9" w14:textId="77777777" w:rsidR="000150B7" w:rsidRPr="00527B77" w:rsidRDefault="005E0CB6" w:rsidP="00527B77">
      <w:pPr>
        <w:pStyle w:val="Lijstalinea"/>
        <w:numPr>
          <w:ilvl w:val="2"/>
          <w:numId w:val="36"/>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27B77">
        <w:rPr>
          <w:rFonts w:ascii="Calibri" w:hAnsi="Calibri" w:cs="Calibri"/>
          <w:bCs/>
          <w:sz w:val="24"/>
          <w:szCs w:val="24"/>
        </w:rPr>
        <w:t>Advance the pigtail catheter using direct fluoroscopy.</w:t>
      </w:r>
      <w:r w:rsidR="006479A3" w:rsidRPr="00527B77">
        <w:rPr>
          <w:rFonts w:ascii="Calibri" w:hAnsi="Calibri" w:cs="Calibri"/>
          <w:bCs/>
          <w:sz w:val="24"/>
          <w:szCs w:val="24"/>
        </w:rPr>
        <w:t xml:space="preserve"> </w:t>
      </w:r>
      <w:r w:rsidR="006479A3" w:rsidRPr="00527B77">
        <w:rPr>
          <w:rFonts w:ascii="Calibri" w:hAnsi="Calibri" w:cs="Calibri"/>
          <w:sz w:val="24"/>
          <w:szCs w:val="24"/>
        </w:rPr>
        <w:t>Use an anterior-posterior (0°/0°) view.</w:t>
      </w:r>
    </w:p>
    <w:p w14:paraId="3F2CA882" w14:textId="77777777" w:rsidR="00D717C7" w:rsidRPr="00527B77" w:rsidRDefault="00D717C7" w:rsidP="00527B77">
      <w:pPr>
        <w:pBdr>
          <w:top w:val="nil"/>
          <w:left w:val="nil"/>
          <w:bottom w:val="nil"/>
          <w:right w:val="nil"/>
          <w:between w:val="nil"/>
        </w:pBdr>
        <w:rPr>
          <w:bCs/>
        </w:rPr>
      </w:pPr>
    </w:p>
    <w:p w14:paraId="4B4B3111" w14:textId="36F8DD89" w:rsidR="005E0CB6" w:rsidRPr="00527B77" w:rsidRDefault="005E0CB6" w:rsidP="00527B77">
      <w:pPr>
        <w:pStyle w:val="Lijstalinea"/>
        <w:numPr>
          <w:ilvl w:val="2"/>
          <w:numId w:val="36"/>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27B77">
        <w:rPr>
          <w:rFonts w:ascii="Calibri" w:hAnsi="Calibri" w:cs="Calibri"/>
          <w:bCs/>
          <w:sz w:val="24"/>
          <w:szCs w:val="24"/>
        </w:rPr>
        <w:t>Position the pigtail catheter in the Non-Coronary Cusp (NCC).</w:t>
      </w:r>
      <w:r w:rsidR="00DA0DEE" w:rsidRPr="00527B77">
        <w:rPr>
          <w:rFonts w:ascii="Calibri" w:hAnsi="Calibri" w:cs="Calibri"/>
          <w:bCs/>
          <w:sz w:val="24"/>
          <w:szCs w:val="24"/>
        </w:rPr>
        <w:t xml:space="preserve"> </w:t>
      </w:r>
      <w:r w:rsidRPr="00527B77">
        <w:rPr>
          <w:rFonts w:ascii="Calibri" w:hAnsi="Calibri" w:cs="Calibri"/>
          <w:bCs/>
          <w:sz w:val="24"/>
          <w:szCs w:val="24"/>
        </w:rPr>
        <w:t xml:space="preserve">Check </w:t>
      </w:r>
      <w:r w:rsidR="007F6204" w:rsidRPr="00527B77">
        <w:rPr>
          <w:rFonts w:ascii="Calibri" w:hAnsi="Calibri" w:cs="Calibri"/>
          <w:bCs/>
          <w:sz w:val="24"/>
          <w:szCs w:val="24"/>
        </w:rPr>
        <w:t xml:space="preserve">the </w:t>
      </w:r>
      <w:r w:rsidRPr="00527B77">
        <w:rPr>
          <w:rFonts w:ascii="Calibri" w:hAnsi="Calibri" w:cs="Calibri"/>
          <w:bCs/>
          <w:sz w:val="24"/>
          <w:szCs w:val="24"/>
        </w:rPr>
        <w:t>positioning of the pigtail catheter</w:t>
      </w:r>
      <w:r w:rsidR="0092067E" w:rsidRPr="00527B77">
        <w:rPr>
          <w:rFonts w:ascii="Calibri" w:hAnsi="Calibri" w:cs="Calibri"/>
          <w:bCs/>
          <w:sz w:val="24"/>
          <w:szCs w:val="24"/>
        </w:rPr>
        <w:t xml:space="preserve"> by</w:t>
      </w:r>
      <w:r w:rsidRPr="00527B77">
        <w:rPr>
          <w:rFonts w:ascii="Calibri" w:hAnsi="Calibri" w:cs="Calibri"/>
          <w:bCs/>
          <w:sz w:val="24"/>
          <w:szCs w:val="24"/>
        </w:rPr>
        <w:t xml:space="preserve"> </w:t>
      </w:r>
      <w:r w:rsidR="000E6119" w:rsidRPr="00527B77">
        <w:rPr>
          <w:rFonts w:ascii="Calibri" w:hAnsi="Calibri" w:cs="Calibri"/>
          <w:bCs/>
          <w:sz w:val="24"/>
          <w:szCs w:val="24"/>
        </w:rPr>
        <w:t xml:space="preserve">performing </w:t>
      </w:r>
      <w:r w:rsidRPr="00527B77">
        <w:rPr>
          <w:rFonts w:ascii="Calibri" w:hAnsi="Calibri" w:cs="Calibri"/>
          <w:bCs/>
          <w:sz w:val="24"/>
          <w:szCs w:val="24"/>
        </w:rPr>
        <w:t>contrast injections of</w:t>
      </w:r>
      <w:r w:rsidR="006479A3" w:rsidRPr="00527B77">
        <w:rPr>
          <w:rFonts w:ascii="Calibri" w:hAnsi="Calibri" w:cs="Calibri"/>
          <w:bCs/>
          <w:sz w:val="24"/>
          <w:szCs w:val="24"/>
        </w:rPr>
        <w:t xml:space="preserve"> 10</w:t>
      </w:r>
      <w:r w:rsidRPr="00527B77">
        <w:rPr>
          <w:rFonts w:ascii="Calibri" w:hAnsi="Calibri" w:cs="Calibri"/>
          <w:bCs/>
          <w:sz w:val="24"/>
          <w:szCs w:val="24"/>
        </w:rPr>
        <w:t xml:space="preserve"> m</w:t>
      </w:r>
      <w:r w:rsidR="0005570D" w:rsidRPr="00527B77">
        <w:rPr>
          <w:rFonts w:ascii="Calibri" w:hAnsi="Calibri" w:cs="Calibri"/>
          <w:bCs/>
          <w:sz w:val="24"/>
          <w:szCs w:val="24"/>
        </w:rPr>
        <w:t>L</w:t>
      </w:r>
      <w:r w:rsidRPr="00527B77">
        <w:rPr>
          <w:rFonts w:ascii="Calibri" w:hAnsi="Calibri" w:cs="Calibri"/>
          <w:bCs/>
          <w:sz w:val="24"/>
          <w:szCs w:val="24"/>
        </w:rPr>
        <w:t xml:space="preserve"> of contrast medium</w:t>
      </w:r>
      <w:r w:rsidR="0092067E" w:rsidRPr="00527B77">
        <w:rPr>
          <w:rFonts w:ascii="Calibri" w:hAnsi="Calibri" w:cs="Calibri"/>
          <w:bCs/>
          <w:sz w:val="24"/>
          <w:szCs w:val="24"/>
        </w:rPr>
        <w:t xml:space="preserve"> </w:t>
      </w:r>
      <w:r w:rsidR="000E6119" w:rsidRPr="00527B77">
        <w:rPr>
          <w:rFonts w:ascii="Calibri" w:hAnsi="Calibri" w:cs="Calibri"/>
          <w:bCs/>
          <w:sz w:val="24"/>
          <w:szCs w:val="24"/>
        </w:rPr>
        <w:t>in a cusp-overlap view</w:t>
      </w:r>
      <w:r w:rsidRPr="00527B77">
        <w:rPr>
          <w:rFonts w:ascii="Calibri" w:hAnsi="Calibri" w:cs="Calibri"/>
          <w:bCs/>
          <w:sz w:val="24"/>
          <w:szCs w:val="24"/>
        </w:rPr>
        <w:t>.</w:t>
      </w:r>
      <w:r w:rsidR="00D32E76" w:rsidRPr="00527B77">
        <w:rPr>
          <w:rFonts w:ascii="Calibri" w:hAnsi="Calibri" w:cs="Calibri"/>
          <w:bCs/>
          <w:sz w:val="24"/>
          <w:szCs w:val="24"/>
        </w:rPr>
        <w:t xml:space="preserve"> The tip of the pigtail catheter should be situated in the NCC.</w:t>
      </w:r>
    </w:p>
    <w:p w14:paraId="2ED7096C" w14:textId="77777777" w:rsidR="000464F6" w:rsidRPr="00527B77" w:rsidRDefault="000464F6" w:rsidP="00527B77">
      <w:pPr>
        <w:pBdr>
          <w:top w:val="nil"/>
          <w:left w:val="nil"/>
          <w:bottom w:val="nil"/>
          <w:right w:val="nil"/>
          <w:between w:val="nil"/>
        </w:pBdr>
        <w:rPr>
          <w:bCs/>
        </w:rPr>
      </w:pPr>
    </w:p>
    <w:p w14:paraId="2F031B5F" w14:textId="77777777" w:rsidR="000150B7" w:rsidRPr="00527B77" w:rsidRDefault="00610DF5" w:rsidP="00527B77">
      <w:pPr>
        <w:pStyle w:val="Lijstalinea"/>
        <w:numPr>
          <w:ilvl w:val="1"/>
          <w:numId w:val="36"/>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27B77">
        <w:rPr>
          <w:rFonts w:ascii="Calibri" w:hAnsi="Calibri" w:cs="Calibri"/>
          <w:bCs/>
          <w:sz w:val="24"/>
          <w:szCs w:val="24"/>
        </w:rPr>
        <w:t>Access site closure</w:t>
      </w:r>
    </w:p>
    <w:p w14:paraId="084C5E12" w14:textId="77777777" w:rsidR="00D717C7" w:rsidRPr="00527B77" w:rsidRDefault="00D717C7" w:rsidP="00527B77">
      <w:pPr>
        <w:pBdr>
          <w:top w:val="nil"/>
          <w:left w:val="nil"/>
          <w:bottom w:val="nil"/>
          <w:right w:val="nil"/>
          <w:between w:val="nil"/>
        </w:pBdr>
        <w:rPr>
          <w:b/>
        </w:rPr>
      </w:pPr>
    </w:p>
    <w:p w14:paraId="5C414DC5" w14:textId="7A187E93" w:rsidR="000150B7" w:rsidRPr="00527B77" w:rsidRDefault="005B4C8C" w:rsidP="00527B77">
      <w:pPr>
        <w:pStyle w:val="Lijstalinea"/>
        <w:numPr>
          <w:ilvl w:val="2"/>
          <w:numId w:val="36"/>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27B77">
        <w:rPr>
          <w:rFonts w:ascii="Calibri" w:hAnsi="Calibri" w:cs="Calibri"/>
          <w:bCs/>
          <w:sz w:val="24"/>
          <w:szCs w:val="24"/>
        </w:rPr>
        <w:t>Once the TAVI prosthesis has been deployed and the primary access site has been closed, a</w:t>
      </w:r>
      <w:r w:rsidR="00610DF5" w:rsidRPr="00527B77">
        <w:rPr>
          <w:rFonts w:ascii="Calibri" w:hAnsi="Calibri" w:cs="Calibri"/>
          <w:bCs/>
          <w:sz w:val="24"/>
          <w:szCs w:val="24"/>
        </w:rPr>
        <w:t>chieve hemostasis by removing the pigtail catheter and by placing a compression device.</w:t>
      </w:r>
    </w:p>
    <w:p w14:paraId="46ED4D26" w14:textId="77777777" w:rsidR="00D717C7" w:rsidRPr="00527B77" w:rsidRDefault="00D717C7" w:rsidP="00527B77">
      <w:pPr>
        <w:pBdr>
          <w:top w:val="nil"/>
          <w:left w:val="nil"/>
          <w:bottom w:val="nil"/>
          <w:right w:val="nil"/>
          <w:between w:val="nil"/>
        </w:pBdr>
        <w:rPr>
          <w:bCs/>
        </w:rPr>
      </w:pPr>
    </w:p>
    <w:p w14:paraId="69C54884" w14:textId="74199D98" w:rsidR="005B4C8C" w:rsidRPr="00527B77" w:rsidRDefault="00977914" w:rsidP="00527B77">
      <w:pPr>
        <w:pStyle w:val="Lijstalinea"/>
        <w:numPr>
          <w:ilvl w:val="2"/>
          <w:numId w:val="36"/>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27B77">
        <w:rPr>
          <w:rFonts w:ascii="Calibri" w:hAnsi="Calibri" w:cs="Calibri"/>
          <w:bCs/>
          <w:sz w:val="24"/>
          <w:szCs w:val="24"/>
        </w:rPr>
        <w:t xml:space="preserve">Let the device exert </w:t>
      </w:r>
      <w:r w:rsidR="00610DF5" w:rsidRPr="00527B77">
        <w:rPr>
          <w:rFonts w:ascii="Calibri" w:hAnsi="Calibri" w:cs="Calibri"/>
          <w:bCs/>
          <w:sz w:val="24"/>
          <w:szCs w:val="24"/>
        </w:rPr>
        <w:t xml:space="preserve">compression for at least </w:t>
      </w:r>
      <w:r w:rsidR="00F33DFF" w:rsidRPr="00527B77">
        <w:rPr>
          <w:rFonts w:ascii="Calibri" w:hAnsi="Calibri" w:cs="Calibri"/>
          <w:bCs/>
          <w:sz w:val="24"/>
          <w:szCs w:val="24"/>
        </w:rPr>
        <w:t>2 h</w:t>
      </w:r>
      <w:r w:rsidR="00610DF5" w:rsidRPr="00527B77">
        <w:rPr>
          <w:rFonts w:ascii="Calibri" w:hAnsi="Calibri" w:cs="Calibri"/>
          <w:bCs/>
          <w:sz w:val="24"/>
          <w:szCs w:val="24"/>
        </w:rPr>
        <w:t xml:space="preserve"> and afterward slightly release pressure every 10-15 min.</w:t>
      </w:r>
    </w:p>
    <w:p w14:paraId="4F030D04" w14:textId="77777777" w:rsidR="005B4C8C" w:rsidRPr="00527B77" w:rsidRDefault="005B4C8C" w:rsidP="00527B77">
      <w:pPr>
        <w:pStyle w:val="Lijstalinea"/>
        <w:spacing w:after="0" w:line="240" w:lineRule="auto"/>
        <w:ind w:left="0"/>
        <w:contextualSpacing w:val="0"/>
        <w:jc w:val="both"/>
        <w:rPr>
          <w:rFonts w:ascii="Calibri" w:hAnsi="Calibri" w:cs="Calibri"/>
          <w:bCs/>
          <w:sz w:val="24"/>
          <w:szCs w:val="24"/>
        </w:rPr>
      </w:pPr>
    </w:p>
    <w:p w14:paraId="1835218C" w14:textId="3EED335B" w:rsidR="005B4C8C" w:rsidRPr="00527B77" w:rsidRDefault="00F33DFF" w:rsidP="00527B77">
      <w:pPr>
        <w:pBdr>
          <w:top w:val="nil"/>
          <w:left w:val="nil"/>
          <w:bottom w:val="nil"/>
          <w:right w:val="nil"/>
          <w:between w:val="nil"/>
        </w:pBdr>
        <w:rPr>
          <w:bCs/>
        </w:rPr>
      </w:pPr>
      <w:r w:rsidRPr="00527B77">
        <w:rPr>
          <w:bCs/>
        </w:rPr>
        <w:t>3.5.3</w:t>
      </w:r>
      <w:r w:rsidRPr="00527B77">
        <w:rPr>
          <w:bCs/>
        </w:rPr>
        <w:tab/>
      </w:r>
      <w:r w:rsidR="00733E17" w:rsidRPr="00527B77">
        <w:rPr>
          <w:bCs/>
        </w:rPr>
        <w:t>To prevent access site bleeding, make sure the patient minimizes arm use during the first 24 h.</w:t>
      </w:r>
      <w:r w:rsidR="005B4C8C" w:rsidRPr="00527B77">
        <w:rPr>
          <w:bCs/>
        </w:rPr>
        <w:t xml:space="preserve"> An arm sling can assist in achieving this.</w:t>
      </w:r>
    </w:p>
    <w:p w14:paraId="26121469" w14:textId="77777777" w:rsidR="005B4C8C" w:rsidRPr="00527B77" w:rsidRDefault="005B4C8C" w:rsidP="00527B77">
      <w:pPr>
        <w:pStyle w:val="Lijstalinea"/>
        <w:spacing w:after="0" w:line="240" w:lineRule="auto"/>
        <w:ind w:left="0"/>
        <w:contextualSpacing w:val="0"/>
        <w:jc w:val="both"/>
        <w:rPr>
          <w:rFonts w:ascii="Calibri" w:hAnsi="Calibri" w:cs="Calibri"/>
          <w:bCs/>
          <w:sz w:val="24"/>
          <w:szCs w:val="24"/>
        </w:rPr>
      </w:pPr>
    </w:p>
    <w:p w14:paraId="5DDE67F6" w14:textId="340D39BD" w:rsidR="000E30B7" w:rsidRPr="00527B77" w:rsidRDefault="005B4C8C" w:rsidP="00527B77">
      <w:pPr>
        <w:pStyle w:val="Lijstalinea"/>
        <w:numPr>
          <w:ilvl w:val="2"/>
          <w:numId w:val="36"/>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527B77">
        <w:rPr>
          <w:rFonts w:ascii="Calibri" w:hAnsi="Calibri" w:cs="Calibri"/>
          <w:bCs/>
          <w:sz w:val="24"/>
          <w:szCs w:val="24"/>
        </w:rPr>
        <w:t>Once the compression device is completely deflated, remove the device and cover the</w:t>
      </w:r>
      <w:r w:rsidR="00201A56" w:rsidRPr="00527B77">
        <w:rPr>
          <w:rFonts w:ascii="Calibri" w:hAnsi="Calibri" w:cs="Calibri"/>
          <w:bCs/>
          <w:sz w:val="24"/>
          <w:szCs w:val="24"/>
        </w:rPr>
        <w:t xml:space="preserve"> puncture site with an island dressing or bandage.</w:t>
      </w:r>
    </w:p>
    <w:p w14:paraId="011819EF" w14:textId="77777777" w:rsidR="00BE28C6" w:rsidRPr="00527B77" w:rsidRDefault="00BE28C6" w:rsidP="00527B77">
      <w:pPr>
        <w:pStyle w:val="Lijstalinea"/>
        <w:pBdr>
          <w:top w:val="nil"/>
          <w:left w:val="nil"/>
          <w:bottom w:val="nil"/>
          <w:right w:val="nil"/>
          <w:between w:val="nil"/>
        </w:pBdr>
        <w:spacing w:after="0" w:line="240" w:lineRule="auto"/>
        <w:ind w:left="0"/>
        <w:contextualSpacing w:val="0"/>
        <w:jc w:val="both"/>
        <w:rPr>
          <w:rFonts w:ascii="Calibri" w:hAnsi="Calibri" w:cs="Calibri"/>
          <w:bCs/>
          <w:sz w:val="24"/>
          <w:szCs w:val="24"/>
        </w:rPr>
      </w:pPr>
    </w:p>
    <w:p w14:paraId="0D7CEB75" w14:textId="60939F50" w:rsidR="00201279" w:rsidRPr="00527B77" w:rsidRDefault="00551D82" w:rsidP="00527B77">
      <w:pPr>
        <w:pBdr>
          <w:top w:val="nil"/>
          <w:left w:val="nil"/>
          <w:bottom w:val="nil"/>
          <w:right w:val="nil"/>
          <w:between w:val="nil"/>
        </w:pBdr>
        <w:rPr>
          <w:b/>
        </w:rPr>
      </w:pPr>
      <w:r w:rsidRPr="00527B77">
        <w:rPr>
          <w:b/>
        </w:rPr>
        <w:t xml:space="preserve">RESULTS: </w:t>
      </w:r>
    </w:p>
    <w:p w14:paraId="3D6CB843" w14:textId="177510D5" w:rsidR="00D109E1" w:rsidRPr="00527B77" w:rsidRDefault="00FC115E" w:rsidP="00527B77">
      <w:r w:rsidRPr="00527B77">
        <w:lastRenderedPageBreak/>
        <w:t>Step 2</w:t>
      </w:r>
      <w:r w:rsidR="00EF5F2B" w:rsidRPr="00527B77">
        <w:t xml:space="preserve"> has previously been investigated in both a prospective registry </w:t>
      </w:r>
      <w:r w:rsidR="00A679D3" w:rsidRPr="00527B77">
        <w:t>and</w:t>
      </w:r>
      <w:r w:rsidR="00EF5F2B" w:rsidRPr="00527B77">
        <w:t xml:space="preserve"> a randomized clinical trial</w:t>
      </w:r>
      <w:r w:rsidR="00660F5F" w:rsidRPr="00527B77">
        <w:fldChar w:fldCharType="begin">
          <w:fldData xml:space="preserve">PEVuZE5vdGU+PENpdGU+PEF1dGhvcj5Sb29pamFra2VyczwvQXV0aG9yPjxZZWFyPjIwMjQ8L1ll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</w:fldData>
        </w:fldChar>
      </w:r>
      <w:r w:rsidR="00660F5F" w:rsidRPr="00527B77">
        <w:instrText xml:space="preserve"> ADDIN EN.CITE </w:instrText>
      </w:r>
      <w:r w:rsidR="00660F5F" w:rsidRPr="00527B77">
        <w:fldChar w:fldCharType="begin">
          <w:fldData xml:space="preserve">PEVuZE5vdGU+PENpdGU+PEF1dGhvcj5Sb29pamFra2VyczwvQXV0aG9yPjxZZWFyPjIwMjQ8L1ll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</w:fldData>
        </w:fldChar>
      </w:r>
      <w:r w:rsidR="00660F5F" w:rsidRPr="00527B77">
        <w:instrText xml:space="preserve"> ADDIN EN.CITE.DATA </w:instrText>
      </w:r>
      <w:r w:rsidR="00660F5F" w:rsidRPr="00527B77">
        <w:fldChar w:fldCharType="end"/>
      </w:r>
      <w:r w:rsidR="00660F5F" w:rsidRPr="00527B77">
        <w:fldChar w:fldCharType="separate"/>
      </w:r>
      <w:r w:rsidR="00660F5F" w:rsidRPr="00527B77">
        <w:rPr>
          <w:vertAlign w:val="superscript"/>
        </w:rPr>
        <w:t>11,17</w:t>
      </w:r>
      <w:r w:rsidR="00660F5F" w:rsidRPr="00527B77">
        <w:fldChar w:fldCharType="end"/>
      </w:r>
      <w:r w:rsidR="00EF5F2B" w:rsidRPr="00527B77">
        <w:t xml:space="preserve">. The prospective registry </w:t>
      </w:r>
      <w:r w:rsidR="00A679D3" w:rsidRPr="00527B77">
        <w:t xml:space="preserve">demonstrated </w:t>
      </w:r>
      <w:r w:rsidR="00EF5F2B" w:rsidRPr="00527B77">
        <w:t>that using the upper arm veins for temporary pacing lead placement results in a shorter time to mobilization when compared to the conventiona</w:t>
      </w:r>
      <w:r w:rsidR="00D109E1" w:rsidRPr="00527B77">
        <w:t>l</w:t>
      </w:r>
      <w:r w:rsidR="00EF5F2B" w:rsidRPr="00527B77">
        <w:t xml:space="preserve"> approach using the femoral or jugular vein. </w:t>
      </w:r>
      <w:r w:rsidR="00A9551C" w:rsidRPr="00527B77">
        <w:t>Moreover,</w:t>
      </w:r>
      <w:r w:rsidR="00DD6D9B" w:rsidRPr="00527B77">
        <w:t xml:space="preserve"> the incidence of</w:t>
      </w:r>
      <w:r w:rsidR="00A9551C" w:rsidRPr="00527B77">
        <w:t xml:space="preserve"> access site bleeding was significantly lower</w:t>
      </w:r>
      <w:r w:rsidR="00D109E1" w:rsidRPr="00527B77">
        <w:fldChar w:fldCharType="begin">
          <w:fldData xml:space="preserve">PEVuZE5vdGU+PENpdGU+PEF1dGhvcj5Sb29pamFra2VyczwvQXV0aG9yPjxZZWFyPjIwMjQ8L1ll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</w:fldData>
        </w:fldChar>
      </w:r>
      <w:r w:rsidR="00C13883" w:rsidRPr="00527B77">
        <w:instrText xml:space="preserve"> ADDIN EN.CITE </w:instrText>
      </w:r>
      <w:r w:rsidR="00C13883" w:rsidRPr="00527B77">
        <w:fldChar w:fldCharType="begin">
          <w:fldData xml:space="preserve">PEVuZE5vdGU+PENpdGU+PEF1dGhvcj5Sb29pamFra2VyczwvQXV0aG9yPjxZZWFyPjIwMjQ8L1ll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</w:fldData>
        </w:fldChar>
      </w:r>
      <w:r w:rsidR="00C13883" w:rsidRPr="00527B77">
        <w:instrText xml:space="preserve"> ADDIN EN.CITE.DATA </w:instrText>
      </w:r>
      <w:r w:rsidR="00C13883" w:rsidRPr="00527B77">
        <w:fldChar w:fldCharType="end"/>
      </w:r>
      <w:r w:rsidR="00D109E1" w:rsidRPr="00527B77">
        <w:fldChar w:fldCharType="separate"/>
      </w:r>
      <w:r w:rsidR="00C13883" w:rsidRPr="00527B77">
        <w:rPr>
          <w:vertAlign w:val="superscript"/>
        </w:rPr>
        <w:t>11</w:t>
      </w:r>
      <w:r w:rsidR="00D109E1" w:rsidRPr="00527B77">
        <w:fldChar w:fldCharType="end"/>
      </w:r>
      <w:r w:rsidR="00A9551C" w:rsidRPr="00527B77">
        <w:t xml:space="preserve">. </w:t>
      </w:r>
      <w:r w:rsidR="00D109E1" w:rsidRPr="00527B77">
        <w:t>Time to mobilization remained significantly shorter even after propensity matching an upper arm cohort with a femoral vein cohort</w:t>
      </w:r>
      <w:r w:rsidR="003A6EE2" w:rsidRPr="00527B77">
        <w:t xml:space="preserve"> (480 </w:t>
      </w:r>
      <w:r w:rsidRPr="00527B77">
        <w:t xml:space="preserve">min </w:t>
      </w:r>
      <w:r w:rsidR="003A6EE2" w:rsidRPr="00527B77">
        <w:t>v</w:t>
      </w:r>
      <w:r w:rsidRPr="00527B77">
        <w:t>ersu</w:t>
      </w:r>
      <w:r w:rsidR="003A6EE2" w:rsidRPr="00527B77">
        <w:t>s 1140 min)</w:t>
      </w:r>
      <w:r w:rsidR="00D109E1" w:rsidRPr="00527B77">
        <w:t xml:space="preserve">. </w:t>
      </w:r>
      <w:r w:rsidR="007830BC" w:rsidRPr="00527B77">
        <w:t>However, t</w:t>
      </w:r>
      <w:r w:rsidR="00D109E1" w:rsidRPr="00527B77">
        <w:t>he difference in clinically relevant access site-related bleeding</w:t>
      </w:r>
      <w:r w:rsidR="007830BC" w:rsidRPr="00527B77">
        <w:t xml:space="preserve"> events</w:t>
      </w:r>
      <w:r w:rsidR="00D109E1" w:rsidRPr="00527B77">
        <w:t xml:space="preserve"> was no longer statistically significant after propensity matching.</w:t>
      </w:r>
    </w:p>
    <w:p w14:paraId="0C4B25A1" w14:textId="77777777" w:rsidR="00FC115E" w:rsidRPr="00527B77" w:rsidRDefault="00FC115E" w:rsidP="00527B77"/>
    <w:p w14:paraId="003BC7F5" w14:textId="2E37099C" w:rsidR="008567C7" w:rsidRPr="00527B77" w:rsidRDefault="005E24CE" w:rsidP="00527B77">
      <w:r w:rsidRPr="00527B77">
        <w:t xml:space="preserve">The TAVI XS trial was conducted to </w:t>
      </w:r>
      <w:r w:rsidR="00A9551C" w:rsidRPr="00527B77">
        <w:t>confirm previous findings</w:t>
      </w:r>
      <w:r w:rsidR="00DF59B6" w:rsidRPr="00527B77">
        <w:t xml:space="preserve"> and</w:t>
      </w:r>
      <w:r w:rsidRPr="00527B77">
        <w:t xml:space="preserve"> to test</w:t>
      </w:r>
      <w:r w:rsidR="00DF59B6" w:rsidRPr="00527B77">
        <w:t xml:space="preserve"> the hypothesis that an upper-extremity approach for secondary access reduce</w:t>
      </w:r>
      <w:r w:rsidR="000017E3" w:rsidRPr="00527B77">
        <w:t>s</w:t>
      </w:r>
      <w:r w:rsidR="00DF59B6" w:rsidRPr="00527B77">
        <w:t xml:space="preserve"> access site</w:t>
      </w:r>
      <w:r w:rsidRPr="00527B77">
        <w:t>-related</w:t>
      </w:r>
      <w:r w:rsidR="00DF59B6" w:rsidRPr="00527B77">
        <w:t xml:space="preserve"> bleeding</w:t>
      </w:r>
      <w:r w:rsidRPr="00527B77">
        <w:t xml:space="preserve">. </w:t>
      </w:r>
      <w:r w:rsidR="00201279" w:rsidRPr="00527B77">
        <w:t>In this trial</w:t>
      </w:r>
      <w:r w:rsidR="007F6204" w:rsidRPr="00527B77">
        <w:t>,</w:t>
      </w:r>
      <w:r w:rsidR="00201279" w:rsidRPr="00527B77">
        <w:t xml:space="preserve"> patients were treated using the femoral artery for primary TAVI access and were randomly assigned to either an upper- or a lower-extremity approach for secondary access</w:t>
      </w:r>
      <w:r w:rsidR="00201279" w:rsidRPr="00527B77">
        <w:fldChar w:fldCharType="begin">
          <w:fldData xml:space="preserve">PEVuZE5vdGU+PENpdGU+PEF1dGhvcj5Sb29pamFra2VyczwvQXV0aG9yPjxZZWFyPjIwMjQ8L1ll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</w:fldData>
        </w:fldChar>
      </w:r>
      <w:r w:rsidR="00C13883" w:rsidRPr="00527B77">
        <w:instrText xml:space="preserve"> ADDIN EN.CITE </w:instrText>
      </w:r>
      <w:r w:rsidR="00C13883" w:rsidRPr="00527B77">
        <w:fldChar w:fldCharType="begin">
          <w:fldData xml:space="preserve">PEVuZE5vdGU+PENpdGU+PEF1dGhvcj5Sb29pamFra2VyczwvQXV0aG9yPjxZZWFyPjIwMjQ8L1ll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</w:fldData>
        </w:fldChar>
      </w:r>
      <w:r w:rsidR="00C13883" w:rsidRPr="00527B77">
        <w:instrText xml:space="preserve"> ADDIN EN.CITE.DATA </w:instrText>
      </w:r>
      <w:r w:rsidR="00C13883" w:rsidRPr="00527B77">
        <w:fldChar w:fldCharType="end"/>
      </w:r>
      <w:r w:rsidR="00201279" w:rsidRPr="00527B77">
        <w:fldChar w:fldCharType="separate"/>
      </w:r>
      <w:r w:rsidR="00C13883" w:rsidRPr="00527B77">
        <w:rPr>
          <w:vertAlign w:val="superscript"/>
        </w:rPr>
        <w:t>12</w:t>
      </w:r>
      <w:r w:rsidR="00201279" w:rsidRPr="00527B77">
        <w:fldChar w:fldCharType="end"/>
      </w:r>
      <w:r w:rsidR="00A358C2" w:rsidRPr="00527B77">
        <w:t>. Patients in the upper-extremity cohort were treated using the methods described in the protocol section of the present paper. Patients in the lower-extremity cohort were treated using the contralateral femoral artery for secondary diagnostic access and the femoral vein for temporary pacing lead placement. In both cohorts, pacing over the left-ventricular stiff wire</w:t>
      </w:r>
      <w:r w:rsidR="00201279" w:rsidRPr="00527B77">
        <w:t xml:space="preserve"> could be used instead of inserting a temporary pacing lead.</w:t>
      </w:r>
      <w:r w:rsidR="00D02088" w:rsidRPr="00527B77">
        <w:t xml:space="preserve"> </w:t>
      </w:r>
      <w:r w:rsidR="00201279" w:rsidRPr="00527B77">
        <w:t>The primary endpoint was clinically relevant bleeding (i.e.</w:t>
      </w:r>
      <w:r w:rsidR="007F6204" w:rsidRPr="00527B77">
        <w:t>,</w:t>
      </w:r>
      <w:r w:rsidR="00201279" w:rsidRPr="00527B77">
        <w:t xml:space="preserve"> Bleeding Academic Research Consortium [BARC] type 2, 3, or 5) of the randomized secondary acces</w:t>
      </w:r>
      <w:r w:rsidRPr="00527B77">
        <w:t>s</w:t>
      </w:r>
      <w:r w:rsidR="00201279" w:rsidRPr="00527B77">
        <w:t>.</w:t>
      </w:r>
      <w:r w:rsidR="00AC7604" w:rsidRPr="00527B77">
        <w:t xml:space="preserve"> </w:t>
      </w:r>
    </w:p>
    <w:p w14:paraId="1DB47C82" w14:textId="77777777" w:rsidR="00A358C2" w:rsidRPr="00527B77" w:rsidRDefault="00A358C2" w:rsidP="00527B77"/>
    <w:p w14:paraId="44443468" w14:textId="29B39F78" w:rsidR="006E4797" w:rsidRPr="00527B77" w:rsidRDefault="008567C7" w:rsidP="00527B77">
      <w:r w:rsidRPr="00527B77">
        <w:t>In the trial</w:t>
      </w:r>
      <w:r w:rsidR="007F6204" w:rsidRPr="00527B77">
        <w:t>,</w:t>
      </w:r>
      <w:r w:rsidRPr="00527B77">
        <w:t xml:space="preserve"> 238 patients were randomized. </w:t>
      </w:r>
      <w:r w:rsidR="00AC7604" w:rsidRPr="00527B77">
        <w:t xml:space="preserve">Baseline characteristics </w:t>
      </w:r>
      <w:r w:rsidR="00202884" w:rsidRPr="00527B77">
        <w:t xml:space="preserve">of patients enrolled </w:t>
      </w:r>
      <w:r w:rsidR="00AC7604" w:rsidRPr="00527B77">
        <w:t xml:space="preserve">are presented in </w:t>
      </w:r>
      <w:r w:rsidR="00AC7604" w:rsidRPr="00527B77">
        <w:rPr>
          <w:b/>
          <w:bCs/>
        </w:rPr>
        <w:t>Table 1</w:t>
      </w:r>
      <w:r w:rsidR="00AC7604" w:rsidRPr="00527B77">
        <w:t>.</w:t>
      </w:r>
      <w:r w:rsidRPr="00527B77">
        <w:t xml:space="preserve"> </w:t>
      </w:r>
      <w:r w:rsidR="00A9551C" w:rsidRPr="00527B77">
        <w:t>The TAVI XS demonstrated that the upper-extremity approach for secondary access, as described in the protocol section, results in fewer clinically relevant bleeding complications when compared to a lower-extremity approach</w:t>
      </w:r>
      <w:r w:rsidR="00D86EA5" w:rsidRPr="00527B77">
        <w:t xml:space="preserve"> (</w:t>
      </w:r>
      <w:r w:rsidR="00D86EA5" w:rsidRPr="00527B77">
        <w:rPr>
          <w:b/>
          <w:bCs/>
        </w:rPr>
        <w:t>Figure 5</w:t>
      </w:r>
      <w:r w:rsidR="00D86EA5" w:rsidRPr="00527B77">
        <w:t>)</w:t>
      </w:r>
      <w:r w:rsidR="00A9551C" w:rsidRPr="00527B77">
        <w:t>. M</w:t>
      </w:r>
      <w:r w:rsidR="00201279" w:rsidRPr="00527B77">
        <w:t>ost primary endpoint bleeding events were related to the secondary arterial access, with clinically relevant secondary arterial access site-related bleeding originating from the femoral artery in 10.9% of patients and from the radial artery in 4.2% of patients</w:t>
      </w:r>
      <w:r w:rsidR="00957D9D" w:rsidRPr="00527B77">
        <w:t xml:space="preserve"> (</w:t>
      </w:r>
      <w:r w:rsidR="00957D9D" w:rsidRPr="00527B77">
        <w:rPr>
          <w:b/>
          <w:bCs/>
        </w:rPr>
        <w:t xml:space="preserve">Table </w:t>
      </w:r>
      <w:r w:rsidR="00AC7604" w:rsidRPr="00527B77">
        <w:rPr>
          <w:b/>
          <w:bCs/>
        </w:rPr>
        <w:t>2</w:t>
      </w:r>
      <w:r w:rsidR="00957D9D" w:rsidRPr="00527B77">
        <w:t>)</w:t>
      </w:r>
      <w:r w:rsidR="00201279"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B12BFF" w:rsidRPr="00527B77">
        <w:instrText xml:space="preserve"> ADDIN EN.CITE </w:instrText>
      </w:r>
      <w:r w:rsidR="00B12BFF"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B12BFF" w:rsidRPr="00527B77">
        <w:instrText xml:space="preserve"> ADDIN EN.CITE.DATA </w:instrText>
      </w:r>
      <w:r w:rsidR="00B12BFF" w:rsidRPr="00527B77">
        <w:fldChar w:fldCharType="end"/>
      </w:r>
      <w:r w:rsidR="00201279" w:rsidRPr="00527B77">
        <w:fldChar w:fldCharType="separate"/>
      </w:r>
      <w:r w:rsidR="00B12BFF" w:rsidRPr="00527B77">
        <w:rPr>
          <w:vertAlign w:val="superscript"/>
        </w:rPr>
        <w:t>17</w:t>
      </w:r>
      <w:r w:rsidR="00201279" w:rsidRPr="00527B77">
        <w:fldChar w:fldCharType="end"/>
      </w:r>
      <w:r w:rsidR="00201279" w:rsidRPr="00527B77">
        <w:t xml:space="preserve">. Despite bearing a lower risk of bleeding, </w:t>
      </w:r>
      <w:r w:rsidR="00462E60" w:rsidRPr="00527B77">
        <w:t>clinically relevant</w:t>
      </w:r>
      <w:r w:rsidR="00201279" w:rsidRPr="00527B77">
        <w:t xml:space="preserve"> venous access site bleeding occurred in the lower-extremity group (using the femoral vein) in 2.5% of patients. No </w:t>
      </w:r>
      <w:r w:rsidR="00462E60" w:rsidRPr="00527B77">
        <w:t>relevant</w:t>
      </w:r>
      <w:r w:rsidR="00201279" w:rsidRPr="00527B77">
        <w:t xml:space="preserve"> bleeding occurred when using the upper arm vein for temporary pacing lead placement. Additionally, time to mobilization was shorter in the upper-extremity cohort in patients </w:t>
      </w:r>
      <w:r w:rsidR="00A8122F" w:rsidRPr="00527B77">
        <w:t>who required a temporary pacing lead for an extended period of time</w:t>
      </w:r>
      <w:r w:rsidR="00BE4526" w:rsidRPr="00527B77">
        <w:t xml:space="preserve">, </w:t>
      </w:r>
      <w:r w:rsidR="00A8122F" w:rsidRPr="00527B77">
        <w:t xml:space="preserve">either as </w:t>
      </w:r>
      <w:r w:rsidR="00B01BB6" w:rsidRPr="00527B77">
        <w:t>backup</w:t>
      </w:r>
      <w:r w:rsidR="00A8122F" w:rsidRPr="00527B77">
        <w:t xml:space="preserve"> or for pacing</w:t>
      </w:r>
      <w:r w:rsidR="00BE4526" w:rsidRPr="00527B77">
        <w:t xml:space="preserve"> (</w:t>
      </w:r>
      <w:r w:rsidR="009170D4" w:rsidRPr="00527B77">
        <w:t>u</w:t>
      </w:r>
      <w:r w:rsidR="00BE4526" w:rsidRPr="00527B77">
        <w:t>pper-extremity: 530 min v</w:t>
      </w:r>
      <w:r w:rsidR="00730DD0" w:rsidRPr="00527B77">
        <w:t>ersu</w:t>
      </w:r>
      <w:r w:rsidR="00BE4526" w:rsidRPr="00527B77">
        <w:t xml:space="preserve">s </w:t>
      </w:r>
      <w:r w:rsidR="009170D4" w:rsidRPr="00527B77">
        <w:t>l</w:t>
      </w:r>
      <w:r w:rsidR="00BE4526" w:rsidRPr="00527B77">
        <w:t>ower-extremity</w:t>
      </w:r>
      <w:r w:rsidR="00D821A3">
        <w:t>:</w:t>
      </w:r>
      <w:r w:rsidR="00BE4526" w:rsidRPr="00527B77">
        <w:t xml:space="preserve"> 1415 min</w:t>
      </w:r>
      <w:r w:rsidR="00730DD0" w:rsidRPr="00527B77">
        <w:t xml:space="preserve">; </w:t>
      </w:r>
      <w:r w:rsidR="00231851" w:rsidRPr="00527B77">
        <w:rPr>
          <w:b/>
          <w:bCs/>
        </w:rPr>
        <w:t>Figure 6</w:t>
      </w:r>
      <w:r w:rsidR="00231851" w:rsidRPr="00527B77">
        <w:t>)</w:t>
      </w:r>
      <w:r w:rsidR="00A8122F" w:rsidRPr="00527B77">
        <w:t>.</w:t>
      </w:r>
      <w:r w:rsidR="008727F2" w:rsidRPr="00527B77">
        <w:t xml:space="preserve"> In addition, a difference in permanent pacemaker implantation rates (PPI) was observed, with more permanent pacemakers being implanted in the lower-extremity group. However, this difference did not reach statistical significance (9.2% in the upper-extremity group versus 16.0% in the lower-extremity group; p</w:t>
      </w:r>
      <w:r w:rsidR="00730DD0" w:rsidRPr="00527B77">
        <w:t xml:space="preserve"> </w:t>
      </w:r>
      <w:r w:rsidR="008727F2" w:rsidRPr="00527B77">
        <w:t>=</w:t>
      </w:r>
      <w:r w:rsidR="00730DD0" w:rsidRPr="00527B77">
        <w:t xml:space="preserve"> </w:t>
      </w:r>
      <w:r w:rsidR="008727F2" w:rsidRPr="00527B77">
        <w:t>0.12).</w:t>
      </w:r>
    </w:p>
    <w:p w14:paraId="00F6CED0" w14:textId="77777777" w:rsidR="00730DD0" w:rsidRPr="00527B77" w:rsidRDefault="00730DD0" w:rsidP="00527B77"/>
    <w:p w14:paraId="5B8D18A2" w14:textId="6BC81B0B" w:rsidR="008671C9" w:rsidRPr="00527B77" w:rsidRDefault="00E84BD0" w:rsidP="00527B77">
      <w:r w:rsidRPr="00527B77">
        <w:t>The upper-extremity approach for secondary access was successful in most patients</w:t>
      </w:r>
      <w:r w:rsidR="00242B3D" w:rsidRPr="00527B77">
        <w:t>. H</w:t>
      </w:r>
      <w:r w:rsidRPr="00527B77">
        <w:t xml:space="preserve">owever, secondary access site failure was more prevalent </w:t>
      </w:r>
      <w:r w:rsidR="00A27551" w:rsidRPr="00527B77">
        <w:t xml:space="preserve">in the upper-extremity cohort </w:t>
      </w:r>
      <w:r w:rsidRPr="00527B77">
        <w:t>when compared to the lower</w:t>
      </w:r>
      <w:r w:rsidR="00AD39AE" w:rsidRPr="00527B77">
        <w:t>-</w:t>
      </w:r>
      <w:r w:rsidRPr="00527B77">
        <w:t xml:space="preserve">extremity </w:t>
      </w:r>
      <w:r w:rsidR="00A27551" w:rsidRPr="00527B77">
        <w:t>cohort</w:t>
      </w:r>
      <w:r w:rsidR="002C1592" w:rsidRPr="00527B77">
        <w:t xml:space="preserve"> (14 versus </w:t>
      </w:r>
      <w:r w:rsidR="006E2F31" w:rsidRPr="00527B77">
        <w:t>one</w:t>
      </w:r>
      <w:r w:rsidR="002C1592" w:rsidRPr="00527B77">
        <w:t xml:space="preserve"> access site failure)</w:t>
      </w:r>
      <w:r w:rsidR="008E4030"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8E4030" w:rsidRPr="00527B77">
        <w:instrText xml:space="preserve"> ADDIN EN.CITE </w:instrText>
      </w:r>
      <w:r w:rsidR="008E4030"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8E4030" w:rsidRPr="00527B77">
        <w:instrText xml:space="preserve"> ADDIN EN.CITE.DATA </w:instrText>
      </w:r>
      <w:r w:rsidR="008E4030" w:rsidRPr="00527B77">
        <w:fldChar w:fldCharType="end"/>
      </w:r>
      <w:r w:rsidR="008E4030" w:rsidRPr="00527B77">
        <w:fldChar w:fldCharType="separate"/>
      </w:r>
      <w:r w:rsidR="008E4030" w:rsidRPr="00527B77">
        <w:rPr>
          <w:vertAlign w:val="superscript"/>
        </w:rPr>
        <w:t>17</w:t>
      </w:r>
      <w:r w:rsidR="008E4030" w:rsidRPr="00527B77">
        <w:fldChar w:fldCharType="end"/>
      </w:r>
      <w:r w:rsidR="00107FB8" w:rsidRPr="00527B77">
        <w:t>. In most cases</w:t>
      </w:r>
      <w:r w:rsidR="00FF4B27" w:rsidRPr="00527B77">
        <w:t>,</w:t>
      </w:r>
      <w:r w:rsidR="00107FB8" w:rsidRPr="00527B77">
        <w:t xml:space="preserve"> this concerned </w:t>
      </w:r>
      <w:r w:rsidR="00730DD0" w:rsidRPr="00527B77">
        <w:t xml:space="preserve">the </w:t>
      </w:r>
      <w:r w:rsidR="00107FB8" w:rsidRPr="00527B77">
        <w:t xml:space="preserve">failure of the </w:t>
      </w:r>
      <w:r w:rsidR="00CF4A81" w:rsidRPr="00527B77">
        <w:t xml:space="preserve">secondary </w:t>
      </w:r>
      <w:r w:rsidR="00C32B94" w:rsidRPr="00527B77">
        <w:t>arterial</w:t>
      </w:r>
      <w:r w:rsidR="00107FB8" w:rsidRPr="00527B77">
        <w:t xml:space="preserve"> access</w:t>
      </w:r>
      <w:r w:rsidR="00D26978" w:rsidRPr="00527B77">
        <w:t xml:space="preserve"> (8/14, 57.1%)</w:t>
      </w:r>
      <w:r w:rsidR="008E4030"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8E4030" w:rsidRPr="00527B77">
        <w:instrText xml:space="preserve"> ADDIN EN.CITE </w:instrText>
      </w:r>
      <w:r w:rsidR="008E4030"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8E4030" w:rsidRPr="00527B77">
        <w:instrText xml:space="preserve"> ADDIN EN.CITE.DATA </w:instrText>
      </w:r>
      <w:r w:rsidR="008E4030" w:rsidRPr="00527B77">
        <w:fldChar w:fldCharType="end"/>
      </w:r>
      <w:r w:rsidR="008E4030" w:rsidRPr="00527B77">
        <w:fldChar w:fldCharType="separate"/>
      </w:r>
      <w:r w:rsidR="008E4030" w:rsidRPr="00527B77">
        <w:rPr>
          <w:vertAlign w:val="superscript"/>
        </w:rPr>
        <w:t>17</w:t>
      </w:r>
      <w:r w:rsidR="008E4030" w:rsidRPr="00527B77">
        <w:fldChar w:fldCharType="end"/>
      </w:r>
      <w:r w:rsidR="00107FB8" w:rsidRPr="00527B77">
        <w:t xml:space="preserve">. </w:t>
      </w:r>
      <w:r w:rsidR="00A27551" w:rsidRPr="00527B77">
        <w:t>A</w:t>
      </w:r>
      <w:r w:rsidR="003F0163" w:rsidRPr="00527B77">
        <w:t xml:space="preserve"> higher </w:t>
      </w:r>
      <w:r w:rsidR="00A27551" w:rsidRPr="00527B77">
        <w:t xml:space="preserve">rate of access-site failure for a </w:t>
      </w:r>
      <w:proofErr w:type="spellStart"/>
      <w:r w:rsidR="00A27551" w:rsidRPr="00527B77">
        <w:t>transradial</w:t>
      </w:r>
      <w:proofErr w:type="spellEnd"/>
      <w:r w:rsidR="00A27551" w:rsidRPr="00527B77">
        <w:t xml:space="preserve"> approach was also observed in </w:t>
      </w:r>
      <w:r w:rsidR="00107FB8" w:rsidRPr="00527B77">
        <w:t xml:space="preserve">large </w:t>
      </w:r>
      <w:r w:rsidR="00CF4A81" w:rsidRPr="00527B77">
        <w:t>percutaneous coronary intervention (PCI)</w:t>
      </w:r>
      <w:r w:rsidR="00107FB8" w:rsidRPr="00527B77">
        <w:t xml:space="preserve"> trials investigating</w:t>
      </w:r>
      <w:r w:rsidR="00CF4A81" w:rsidRPr="00527B77">
        <w:t xml:space="preserve"> </w:t>
      </w:r>
      <w:r w:rsidR="00107FB8" w:rsidRPr="00527B77">
        <w:t>radial access</w:t>
      </w:r>
      <w:r w:rsidR="003F0163" w:rsidRPr="00527B77">
        <w:t xml:space="preserve"> compared to femoral access</w:t>
      </w:r>
      <w:r w:rsidR="00107FB8" w:rsidRPr="00527B77">
        <w:fldChar w:fldCharType="begin">
          <w:fldData xml:space="preserve">PEVuZE5vdGU+PENpdGU+PEF1dGhvcj5Kb2xseTwvQXV0aG9yPjxZZWFyPjIwMTE8L1llYXI+PFJl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</w:fldData>
        </w:fldChar>
      </w:r>
      <w:r w:rsidR="00EC05E0" w:rsidRPr="00527B77">
        <w:instrText xml:space="preserve"> ADDIN EN.CITE </w:instrText>
      </w:r>
      <w:r w:rsidR="00EC05E0" w:rsidRPr="00527B77">
        <w:fldChar w:fldCharType="begin">
          <w:fldData xml:space="preserve">PEVuZE5vdGU+PENpdGU+PEF1dGhvcj5Kb2xseTwvQXV0aG9yPjxZZWFyPjIwMTE8L1llYXI+PFJl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</w:fldData>
        </w:fldChar>
      </w:r>
      <w:r w:rsidR="00EC05E0" w:rsidRPr="00527B77">
        <w:instrText xml:space="preserve"> ADDIN EN.CITE.DATA </w:instrText>
      </w:r>
      <w:r w:rsidR="00EC05E0" w:rsidRPr="00527B77">
        <w:fldChar w:fldCharType="end"/>
      </w:r>
      <w:r w:rsidR="00107FB8" w:rsidRPr="00527B77">
        <w:fldChar w:fldCharType="separate"/>
      </w:r>
      <w:r w:rsidR="00EC05E0" w:rsidRPr="00527B77">
        <w:rPr>
          <w:vertAlign w:val="superscript"/>
        </w:rPr>
        <w:t>18</w:t>
      </w:r>
      <w:r w:rsidR="00107FB8" w:rsidRPr="00527B77">
        <w:fldChar w:fldCharType="end"/>
      </w:r>
      <w:r w:rsidR="00A27551" w:rsidRPr="00527B77">
        <w:t xml:space="preserve">, although our observed rates were </w:t>
      </w:r>
      <w:r w:rsidR="00A27551" w:rsidRPr="00527B77">
        <w:lastRenderedPageBreak/>
        <w:t>somewhat higher</w:t>
      </w:r>
      <w:r w:rsidR="005F6C5F"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5F6C5F" w:rsidRPr="00527B77">
        <w:instrText xml:space="preserve"> ADDIN EN.CITE </w:instrText>
      </w:r>
      <w:r w:rsidR="005F6C5F" w:rsidRPr="00527B77">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5F6C5F" w:rsidRPr="00527B77">
        <w:instrText xml:space="preserve"> ADDIN EN.CITE.DATA </w:instrText>
      </w:r>
      <w:r w:rsidR="005F6C5F" w:rsidRPr="00527B77">
        <w:fldChar w:fldCharType="end"/>
      </w:r>
      <w:r w:rsidR="005F6C5F" w:rsidRPr="00527B77">
        <w:fldChar w:fldCharType="separate"/>
      </w:r>
      <w:r w:rsidR="005F6C5F" w:rsidRPr="00527B77">
        <w:rPr>
          <w:vertAlign w:val="superscript"/>
        </w:rPr>
        <w:t>17</w:t>
      </w:r>
      <w:r w:rsidR="005F6C5F" w:rsidRPr="00527B77">
        <w:fldChar w:fldCharType="end"/>
      </w:r>
      <w:r w:rsidR="00107FB8" w:rsidRPr="00527B77">
        <w:t>.</w:t>
      </w:r>
      <w:r w:rsidR="003F0163" w:rsidRPr="00527B77">
        <w:t xml:space="preserve"> </w:t>
      </w:r>
      <w:r w:rsidRPr="00527B77">
        <w:t>Additionally</w:t>
      </w:r>
      <w:r w:rsidR="00F75A74" w:rsidRPr="00527B77">
        <w:t xml:space="preserve">, </w:t>
      </w:r>
      <w:r w:rsidRPr="00527B77">
        <w:t>procedural duration was significantly longer</w:t>
      </w:r>
      <w:r w:rsidR="00F75A74" w:rsidRPr="00527B77">
        <w:t xml:space="preserve"> using the upper-extremity approach</w:t>
      </w:r>
      <w:r w:rsidRPr="00527B77">
        <w:t xml:space="preserve"> when compared to a lower-extremity approach</w:t>
      </w:r>
      <w:r w:rsidR="00F75A74" w:rsidRPr="00527B77">
        <w:t>. This was</w:t>
      </w:r>
      <w:r w:rsidRPr="00527B77">
        <w:t xml:space="preserve"> likely caused by an increase in </w:t>
      </w:r>
      <w:r w:rsidR="00242B3D" w:rsidRPr="00527B77">
        <w:t>preparatory</w:t>
      </w:r>
      <w:r w:rsidRPr="00527B77">
        <w:t xml:space="preserve"> steps</w:t>
      </w:r>
      <w:r w:rsidR="00B53319" w:rsidRPr="00527B77">
        <w:t xml:space="preserve"> and a higher rate of access </w:t>
      </w:r>
      <w:r w:rsidR="00503C41" w:rsidRPr="00527B77">
        <w:t xml:space="preserve">site </w:t>
      </w:r>
      <w:r w:rsidR="00B53319" w:rsidRPr="00527B77">
        <w:t>failure</w:t>
      </w:r>
      <w:r w:rsidRPr="00527B77">
        <w:t>. It is likely that these drawbacks of the method will diminish once the method is more frequently employed</w:t>
      </w:r>
      <w:r w:rsidR="00CF4A81" w:rsidRPr="00527B77">
        <w:t xml:space="preserve">, as </w:t>
      </w:r>
      <w:r w:rsidR="009E168B" w:rsidRPr="00527B77">
        <w:t>this has also been</w:t>
      </w:r>
      <w:r w:rsidR="00CF4A81" w:rsidRPr="00527B77">
        <w:t xml:space="preserve"> observed when the </w:t>
      </w:r>
      <w:proofErr w:type="spellStart"/>
      <w:r w:rsidR="00CF4A81" w:rsidRPr="00527B77">
        <w:t>transradial</w:t>
      </w:r>
      <w:proofErr w:type="spellEnd"/>
      <w:r w:rsidR="00CF4A81" w:rsidRPr="00527B77">
        <w:t xml:space="preserve"> approach for PCI was adopted</w:t>
      </w:r>
      <w:r w:rsidR="00CF4A81" w:rsidRPr="00527B77">
        <w:fldChar w:fldCharType="begin">
          <w:fldData xml:space="preserve">PEVuZE5vdGU+PENpdGU+PEF1dGhvcj5IYW1vbjwvQXV0aG9yPjxZZWFyPjIwMTM8L1llYXI+PFJl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</w:fldData>
        </w:fldChar>
      </w:r>
      <w:r w:rsidR="00EC05E0" w:rsidRPr="00527B77">
        <w:instrText xml:space="preserve"> ADDIN EN.CITE </w:instrText>
      </w:r>
      <w:r w:rsidR="00EC05E0" w:rsidRPr="00527B77">
        <w:fldChar w:fldCharType="begin">
          <w:fldData xml:space="preserve">PEVuZE5vdGU+PENpdGU+PEF1dGhvcj5IYW1vbjwvQXV0aG9yPjxZZWFyPjIwMTM8L1llYXI+PFJl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</w:fldData>
        </w:fldChar>
      </w:r>
      <w:r w:rsidR="00EC05E0" w:rsidRPr="00527B77">
        <w:instrText xml:space="preserve"> ADDIN EN.CITE.DATA </w:instrText>
      </w:r>
      <w:r w:rsidR="00EC05E0" w:rsidRPr="00527B77">
        <w:fldChar w:fldCharType="end"/>
      </w:r>
      <w:r w:rsidR="00CF4A81" w:rsidRPr="00527B77">
        <w:fldChar w:fldCharType="separate"/>
      </w:r>
      <w:r w:rsidR="00EC05E0" w:rsidRPr="00527B77">
        <w:rPr>
          <w:vertAlign w:val="superscript"/>
        </w:rPr>
        <w:t>19</w:t>
      </w:r>
      <w:r w:rsidR="00CF4A81" w:rsidRPr="00527B77">
        <w:fldChar w:fldCharType="end"/>
      </w:r>
      <w:r w:rsidRPr="00527B77">
        <w:t xml:space="preserve">. </w:t>
      </w:r>
    </w:p>
    <w:p w14:paraId="06E83431" w14:textId="77777777" w:rsidR="00BE28C6" w:rsidRPr="00527B77" w:rsidRDefault="00BE28C6" w:rsidP="00527B77">
      <w:pPr>
        <w:ind w:firstLine="720"/>
      </w:pPr>
    </w:p>
    <w:p w14:paraId="589A4F8F" w14:textId="690F4602" w:rsidR="006E4797" w:rsidRPr="00527B77" w:rsidRDefault="00551D82" w:rsidP="00527B77">
      <w:r w:rsidRPr="00527B77">
        <w:rPr>
          <w:b/>
        </w:rPr>
        <w:t>FIGURE AND TABLE LEGENDS:</w:t>
      </w:r>
    </w:p>
    <w:p w14:paraId="57F9FBD0" w14:textId="160A6DFE" w:rsidR="00DA6E95" w:rsidRPr="00527B77" w:rsidRDefault="00DA6E95" w:rsidP="00527B77">
      <w:r w:rsidRPr="00527B77">
        <w:rPr>
          <w:b/>
          <w:bCs/>
        </w:rPr>
        <w:t xml:space="preserve">Figure 1: </w:t>
      </w:r>
      <w:r w:rsidR="000963D2" w:rsidRPr="00527B77">
        <w:rPr>
          <w:b/>
          <w:bCs/>
        </w:rPr>
        <w:t>P</w:t>
      </w:r>
      <w:r w:rsidRPr="00527B77">
        <w:rPr>
          <w:b/>
          <w:bCs/>
        </w:rPr>
        <w:t>atient positioning for temporary pacing lead insertion</w:t>
      </w:r>
      <w:r w:rsidR="001152D6" w:rsidRPr="00527B77">
        <w:t>.</w:t>
      </w:r>
    </w:p>
    <w:p w14:paraId="1EC5382A" w14:textId="77777777" w:rsidR="009C3783" w:rsidRPr="00527B77" w:rsidRDefault="009C3783" w:rsidP="00527B77"/>
    <w:p w14:paraId="328A7285" w14:textId="292A70D5" w:rsidR="00DA6E95" w:rsidRPr="00527B77" w:rsidRDefault="00DA6E95" w:rsidP="00527B77">
      <w:r w:rsidRPr="00527B77">
        <w:rPr>
          <w:b/>
          <w:bCs/>
        </w:rPr>
        <w:t xml:space="preserve">Figure 2: </w:t>
      </w:r>
      <w:r w:rsidR="000963D2" w:rsidRPr="00527B77">
        <w:rPr>
          <w:b/>
          <w:bCs/>
        </w:rPr>
        <w:t>R</w:t>
      </w:r>
      <w:r w:rsidR="00793573" w:rsidRPr="00527B77">
        <w:rPr>
          <w:b/>
          <w:bCs/>
        </w:rPr>
        <w:t>equired materials for temporary pacing lead insertion.</w:t>
      </w:r>
      <w:r w:rsidR="00793573" w:rsidRPr="00527B77">
        <w:t xml:space="preserve"> </w:t>
      </w:r>
      <w:r w:rsidRPr="00527B77">
        <w:t xml:space="preserve">Sterile </w:t>
      </w:r>
      <w:r w:rsidR="004C7BCC" w:rsidRPr="00527B77">
        <w:t>work field</w:t>
      </w:r>
      <w:r w:rsidRPr="00527B77">
        <w:t xml:space="preserve"> for</w:t>
      </w:r>
      <w:r w:rsidR="008F0BCD" w:rsidRPr="00527B77">
        <w:t xml:space="preserve"> the</w:t>
      </w:r>
      <w:r w:rsidRPr="00527B77">
        <w:t xml:space="preserve"> operator</w:t>
      </w:r>
      <w:r w:rsidR="009B771E" w:rsidRPr="00527B77">
        <w:t>,</w:t>
      </w:r>
      <w:r w:rsidR="008F0BCD" w:rsidRPr="00527B77">
        <w:t xml:space="preserve"> showing the required materials for temporary </w:t>
      </w:r>
      <w:r w:rsidR="00982F69" w:rsidRPr="00527B77">
        <w:t>pacing lead insertion.</w:t>
      </w:r>
    </w:p>
    <w:p w14:paraId="0CC017DE" w14:textId="77777777" w:rsidR="009C3783" w:rsidRPr="00527B77" w:rsidRDefault="009C3783" w:rsidP="00527B77"/>
    <w:p w14:paraId="7C96EEA8" w14:textId="63E021EC" w:rsidR="00DD4D1D" w:rsidRPr="00527B77" w:rsidRDefault="00DA6E95" w:rsidP="00527B77">
      <w:r w:rsidRPr="00527B77">
        <w:rPr>
          <w:b/>
          <w:bCs/>
        </w:rPr>
        <w:t xml:space="preserve">Figure 3: Puncturing </w:t>
      </w:r>
      <w:r w:rsidR="003B563D" w:rsidRPr="00527B77">
        <w:rPr>
          <w:b/>
          <w:bCs/>
        </w:rPr>
        <w:t xml:space="preserve">one of </w:t>
      </w:r>
      <w:r w:rsidRPr="00527B77">
        <w:rPr>
          <w:b/>
          <w:bCs/>
        </w:rPr>
        <w:t>the upper arm vein</w:t>
      </w:r>
      <w:r w:rsidR="009B771E" w:rsidRPr="00527B77">
        <w:rPr>
          <w:b/>
          <w:bCs/>
        </w:rPr>
        <w:t>s</w:t>
      </w:r>
      <w:r w:rsidRPr="00527B77">
        <w:rPr>
          <w:b/>
          <w:bCs/>
        </w:rPr>
        <w:t xml:space="preserve"> for temporary pacemaker access.</w:t>
      </w:r>
      <w:r w:rsidRPr="00527B77">
        <w:t xml:space="preserve"> (</w:t>
      </w:r>
      <w:r w:rsidRPr="00527B77">
        <w:rPr>
          <w:b/>
          <w:bCs/>
        </w:rPr>
        <w:t>A</w:t>
      </w:r>
      <w:r w:rsidRPr="00527B77">
        <w:t xml:space="preserve">) </w:t>
      </w:r>
      <w:r w:rsidR="009C3783" w:rsidRPr="00527B77">
        <w:t>L</w:t>
      </w:r>
      <w:r w:rsidRPr="00527B77">
        <w:t>idocaine infiltration of subcutaneous space</w:t>
      </w:r>
      <w:r w:rsidR="00DD4D1D" w:rsidRPr="00527B77">
        <w:t>;</w:t>
      </w:r>
      <w:r w:rsidRPr="00527B77">
        <w:t xml:space="preserve"> (</w:t>
      </w:r>
      <w:r w:rsidRPr="00527B77">
        <w:rPr>
          <w:b/>
          <w:bCs/>
        </w:rPr>
        <w:t>B</w:t>
      </w:r>
      <w:r w:rsidR="009C3783" w:rsidRPr="00527B77">
        <w:rPr>
          <w:b/>
          <w:bCs/>
        </w:rPr>
        <w:t xml:space="preserve">, </w:t>
      </w:r>
      <w:r w:rsidR="00DD4D1D" w:rsidRPr="00527B77">
        <w:rPr>
          <w:b/>
          <w:bCs/>
        </w:rPr>
        <w:t>C</w:t>
      </w:r>
      <w:r w:rsidR="00DD4D1D" w:rsidRPr="00527B77">
        <w:t xml:space="preserve">) </w:t>
      </w:r>
      <w:r w:rsidR="000941A2" w:rsidRPr="00527B77">
        <w:t xml:space="preserve">successful </w:t>
      </w:r>
      <w:r w:rsidRPr="00527B77">
        <w:t>ultrasound</w:t>
      </w:r>
      <w:r w:rsidR="009B771E" w:rsidRPr="00527B77">
        <w:t>-</w:t>
      </w:r>
      <w:r w:rsidRPr="00527B77">
        <w:t>guided puncture of the upper arm vein</w:t>
      </w:r>
      <w:r w:rsidR="00DD4D1D" w:rsidRPr="00527B77">
        <w:t>;</w:t>
      </w:r>
      <w:r w:rsidRPr="00527B77">
        <w:t xml:space="preserve"> (</w:t>
      </w:r>
      <w:r w:rsidR="00DD4D1D" w:rsidRPr="00527B77">
        <w:rPr>
          <w:b/>
          <w:bCs/>
        </w:rPr>
        <w:t>D</w:t>
      </w:r>
      <w:r w:rsidRPr="00527B77">
        <w:t>) guidewire insertion</w:t>
      </w:r>
      <w:r w:rsidR="00DD4D1D" w:rsidRPr="00527B77">
        <w:t>;</w:t>
      </w:r>
      <w:r w:rsidRPr="00527B77">
        <w:t xml:space="preserve"> (</w:t>
      </w:r>
      <w:r w:rsidR="00DD4D1D" w:rsidRPr="00527B77">
        <w:rPr>
          <w:b/>
          <w:bCs/>
        </w:rPr>
        <w:t>E</w:t>
      </w:r>
      <w:r w:rsidRPr="00527B77">
        <w:t>) end result after inserting a 6 Fr sheath over the wire.</w:t>
      </w:r>
    </w:p>
    <w:p w14:paraId="4E08D8AD" w14:textId="77777777" w:rsidR="009C3783" w:rsidRPr="00527B77" w:rsidRDefault="009C3783" w:rsidP="00527B77"/>
    <w:p w14:paraId="066CEE19" w14:textId="0539C055" w:rsidR="008617C3" w:rsidRPr="00527B77" w:rsidRDefault="00DA6E95" w:rsidP="00527B77">
      <w:r w:rsidRPr="00527B77">
        <w:rPr>
          <w:b/>
          <w:bCs/>
        </w:rPr>
        <w:t xml:space="preserve">Figure 4: </w:t>
      </w:r>
      <w:r w:rsidR="008F0BCD" w:rsidRPr="00527B77">
        <w:rPr>
          <w:b/>
          <w:bCs/>
        </w:rPr>
        <w:t>Fixation of the temporary pacing lead using a transparent film dressing.</w:t>
      </w:r>
      <w:r w:rsidR="008F0BCD" w:rsidRPr="00527B77">
        <w:t xml:space="preserve"> (</w:t>
      </w:r>
      <w:r w:rsidR="008F0BCD" w:rsidRPr="00527B77">
        <w:rPr>
          <w:b/>
          <w:bCs/>
        </w:rPr>
        <w:t>A</w:t>
      </w:r>
      <w:r w:rsidR="009C3783" w:rsidRPr="00527B77">
        <w:rPr>
          <w:b/>
          <w:bCs/>
        </w:rPr>
        <w:t xml:space="preserve">) </w:t>
      </w:r>
      <w:r w:rsidR="009C3783" w:rsidRPr="00527B77">
        <w:t>Positioning the pacing wire to ensure stability of the pacing lead and (</w:t>
      </w:r>
      <w:r w:rsidR="009C3783" w:rsidRPr="00527B77">
        <w:rPr>
          <w:b/>
          <w:bCs/>
        </w:rPr>
        <w:t>B</w:t>
      </w:r>
      <w:r w:rsidR="009C3783" w:rsidRPr="00527B77">
        <w:t>) the end result after fixing</w:t>
      </w:r>
      <w:r w:rsidR="008F0BCD" w:rsidRPr="00527B77">
        <w:t xml:space="preserve"> the lead.</w:t>
      </w:r>
    </w:p>
    <w:p w14:paraId="55C40EFC" w14:textId="77777777" w:rsidR="009C3783" w:rsidRPr="00527B77" w:rsidRDefault="009C3783" w:rsidP="00527B77"/>
    <w:p w14:paraId="0EC5FF1E" w14:textId="2D925FE9" w:rsidR="002D6B03" w:rsidRPr="00527B77" w:rsidRDefault="008617C3" w:rsidP="00527B77">
      <w:r w:rsidRPr="00527B77">
        <w:rPr>
          <w:b/>
          <w:bCs/>
        </w:rPr>
        <w:t xml:space="preserve">Figure 5: </w:t>
      </w:r>
      <w:r w:rsidR="00EF64A8" w:rsidRPr="00527B77">
        <w:rPr>
          <w:b/>
          <w:bCs/>
        </w:rPr>
        <w:t>P</w:t>
      </w:r>
      <w:r w:rsidRPr="00527B77">
        <w:rPr>
          <w:b/>
          <w:bCs/>
        </w:rPr>
        <w:t>rimary results of the randomized TAVI XS trial</w:t>
      </w:r>
      <w:r w:rsidR="000D1FE7" w:rsidRPr="00527B77">
        <w:rPr>
          <w:b/>
          <w:bCs/>
        </w:rPr>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D5737A" w:rsidRPr="00527B77">
        <w:rPr>
          <w:b/>
          <w:bCs/>
        </w:rPr>
        <w:instrText xml:space="preserve"> ADDIN EN.CITE </w:instrText>
      </w:r>
      <w:r w:rsidR="00D5737A" w:rsidRPr="00527B77">
        <w:rPr>
          <w:b/>
          <w:bCs/>
        </w:rPr>
        <w:fldChar w:fldCharType="begin">
          <w:fldData xml:space="preserve">PEVuZE5vdGU+PENpdGU+PEF1dGhvcj5WZXJzdGVlZzwvQXV0aG9yPjxZZWFyPjIwMjQ8L1llYXI+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</w:fldData>
        </w:fldChar>
      </w:r>
      <w:r w:rsidR="00D5737A" w:rsidRPr="00527B77">
        <w:rPr>
          <w:b/>
          <w:bCs/>
        </w:rPr>
        <w:instrText xml:space="preserve"> ADDIN EN.CITE.DATA </w:instrText>
      </w:r>
      <w:r w:rsidR="00D5737A" w:rsidRPr="00527B77">
        <w:rPr>
          <w:b/>
          <w:bCs/>
        </w:rPr>
      </w:r>
      <w:r w:rsidR="00D5737A" w:rsidRPr="00527B77">
        <w:rPr>
          <w:b/>
          <w:bCs/>
        </w:rPr>
        <w:fldChar w:fldCharType="end"/>
      </w:r>
      <w:r w:rsidR="000D1FE7" w:rsidRPr="00527B77">
        <w:rPr>
          <w:b/>
          <w:bCs/>
        </w:rPr>
      </w:r>
      <w:r w:rsidR="000D1FE7" w:rsidRPr="00527B77">
        <w:rPr>
          <w:b/>
          <w:bCs/>
        </w:rPr>
        <w:fldChar w:fldCharType="end"/>
      </w:r>
      <w:r w:rsidR="005152B8" w:rsidRPr="00527B77">
        <w:rPr>
          <w:b/>
          <w:bCs/>
        </w:rPr>
        <w:t xml:space="preserve"> </w:t>
      </w:r>
      <w:r w:rsidRPr="00527B77">
        <w:rPr>
          <w:b/>
          <w:bCs/>
        </w:rPr>
        <w:t xml:space="preserve">comparing an upper-extremity approach for secondary access </w:t>
      </w:r>
      <w:r w:rsidR="00A9426C" w:rsidRPr="00527B77">
        <w:rPr>
          <w:b/>
          <w:bCs/>
        </w:rPr>
        <w:t xml:space="preserve">in TAVI </w:t>
      </w:r>
      <w:r w:rsidRPr="00527B77">
        <w:rPr>
          <w:b/>
          <w:bCs/>
        </w:rPr>
        <w:t>with a lower-extremity approach.</w:t>
      </w:r>
      <w:r w:rsidRPr="00527B77">
        <w:t xml:space="preserve"> The figure shows the incidence of clinically relevant (BARC type 2, 3, and 5) bleeding of the randomized secondary access (left) and the incidence of any clinically relevant bleeding (right).</w:t>
      </w:r>
      <w:r w:rsidR="00CD29CD" w:rsidRPr="00527B77">
        <w:t xml:space="preserve"> These bleeding endpoints were compared between groups using a Chi-square</w:t>
      </w:r>
      <w:r w:rsidR="004D2B14" w:rsidRPr="00527B77">
        <w:t>d</w:t>
      </w:r>
      <w:r w:rsidR="00CD29CD" w:rsidRPr="00527B77">
        <w:t xml:space="preserve"> test.</w:t>
      </w:r>
      <w:r w:rsidR="00411594" w:rsidRPr="00527B77">
        <w:t xml:space="preserve"> This figure has been modified from</w:t>
      </w:r>
      <w:r w:rsidR="00FE7CCA" w:rsidRPr="00527B77">
        <w:rPr>
          <w:vertAlign w:val="superscript"/>
        </w:rPr>
        <w:t>17</w:t>
      </w:r>
      <w:r w:rsidR="00411594" w:rsidRPr="00527B77">
        <w:t>.</w:t>
      </w:r>
    </w:p>
    <w:p w14:paraId="5B874D99" w14:textId="77777777" w:rsidR="0023791F" w:rsidRPr="00527B77" w:rsidRDefault="0023791F" w:rsidP="00527B77"/>
    <w:p w14:paraId="5FB34FB1" w14:textId="76B87585" w:rsidR="008617C3" w:rsidRPr="00527B77" w:rsidRDefault="008617C3" w:rsidP="00527B77">
      <w:r w:rsidRPr="00527B77">
        <w:rPr>
          <w:b/>
          <w:bCs/>
        </w:rPr>
        <w:t xml:space="preserve">Figure 6: </w:t>
      </w:r>
      <w:r w:rsidR="00EF64A8" w:rsidRPr="00527B77">
        <w:rPr>
          <w:b/>
          <w:bCs/>
        </w:rPr>
        <w:t>T</w:t>
      </w:r>
      <w:r w:rsidRPr="00527B77">
        <w:rPr>
          <w:b/>
          <w:bCs/>
        </w:rPr>
        <w:t>ime to mobilization after the TAVI procedure for both secondary access site approaches.</w:t>
      </w:r>
      <w:r w:rsidRPr="00527B77">
        <w:t xml:space="preserve"> Results</w:t>
      </w:r>
      <w:r w:rsidR="00EF64A8" w:rsidRPr="00527B77">
        <w:t xml:space="preserve"> are shown</w:t>
      </w:r>
      <w:r w:rsidRPr="00527B77">
        <w:t xml:space="preserve"> for both the total cohort (left) and patients who needed a temporary pacing lead </w:t>
      </w:r>
      <w:r w:rsidR="00623A8F" w:rsidRPr="00527B77">
        <w:t xml:space="preserve">for a prolonged period of time </w:t>
      </w:r>
      <w:r w:rsidRPr="00527B77">
        <w:t>after the procedure</w:t>
      </w:r>
      <w:r w:rsidR="00FE7CCA" w:rsidRPr="00527B77">
        <w:t>,</w:t>
      </w:r>
      <w:r w:rsidRPr="00527B77">
        <w:t xml:space="preserve"> either as </w:t>
      </w:r>
      <w:r w:rsidR="006E2F31" w:rsidRPr="00527B77">
        <w:t xml:space="preserve">a </w:t>
      </w:r>
      <w:r w:rsidR="00B01BB6" w:rsidRPr="00527B77">
        <w:t>backup</w:t>
      </w:r>
      <w:r w:rsidRPr="00527B77">
        <w:t xml:space="preserve"> or for active pacing (right)</w:t>
      </w:r>
      <w:r w:rsidR="00A9426C" w:rsidRPr="00527B77">
        <w:t>.</w:t>
      </w:r>
      <w:r w:rsidR="004D2B14" w:rsidRPr="00527B77">
        <w:t xml:space="preserve"> Time to mobilization was compared between groups using a Mann-Whitney </w:t>
      </w:r>
      <w:r w:rsidR="004D2B14" w:rsidRPr="00527B77">
        <w:rPr>
          <w:i/>
          <w:iCs/>
        </w:rPr>
        <w:t>U</w:t>
      </w:r>
      <w:r w:rsidR="004D2B14" w:rsidRPr="00527B77">
        <w:t xml:space="preserve"> test</w:t>
      </w:r>
      <w:r w:rsidR="003C1AE7" w:rsidRPr="00527B77">
        <w:t>,</w:t>
      </w:r>
      <w:r w:rsidR="004D2B14" w:rsidRPr="00527B77">
        <w:t xml:space="preserve"> and the bars </w:t>
      </w:r>
      <w:r w:rsidR="003B5003" w:rsidRPr="00527B77">
        <w:t>represent</w:t>
      </w:r>
      <w:r w:rsidR="004D2B14" w:rsidRPr="00527B77">
        <w:t xml:space="preserve"> the interquartile ranges.</w:t>
      </w:r>
      <w:r w:rsidR="00411594" w:rsidRPr="00527B77">
        <w:t xml:space="preserve"> </w:t>
      </w:r>
      <w:bookmarkStart w:id="1" w:name="OLE_LINK1"/>
      <w:r w:rsidR="00411594" w:rsidRPr="00527B77">
        <w:t>This figure has been modified from</w:t>
      </w:r>
      <w:r w:rsidR="00FE7CCA" w:rsidRPr="00527B77">
        <w:rPr>
          <w:vertAlign w:val="superscript"/>
        </w:rPr>
        <w:t>17</w:t>
      </w:r>
      <w:r w:rsidR="00411594" w:rsidRPr="00527B77">
        <w:t>.</w:t>
      </w:r>
      <w:bookmarkEnd w:id="1"/>
    </w:p>
    <w:p w14:paraId="29525495" w14:textId="77777777" w:rsidR="00FE7CCA" w:rsidRPr="00527B77" w:rsidRDefault="00FE7CCA" w:rsidP="00527B77"/>
    <w:p w14:paraId="2A73BA61" w14:textId="40B7211F" w:rsidR="00FE7CCA" w:rsidRPr="00527B77" w:rsidRDefault="00573A3E" w:rsidP="00527B77">
      <w:r w:rsidRPr="00527B77">
        <w:rPr>
          <w:b/>
          <w:bCs/>
        </w:rPr>
        <w:t>Table 1: Baseline and procedural characteristics of patients enrolled in the TAVI XS trial</w:t>
      </w:r>
      <w:r w:rsidRPr="00527B77">
        <w:t>. Baseline characteristics and comorbidities are evenly distributed between the two treatment groups.</w:t>
      </w:r>
      <w:r w:rsidR="00FE7CCA" w:rsidRPr="00527B77">
        <w:t xml:space="preserve"> This table has been modified from</w:t>
      </w:r>
      <w:r w:rsidR="00FE7CCA" w:rsidRPr="00527B77">
        <w:rPr>
          <w:vertAlign w:val="superscript"/>
        </w:rPr>
        <w:t>17</w:t>
      </w:r>
      <w:r w:rsidR="00FE7CCA" w:rsidRPr="00527B77">
        <w:t>.</w:t>
      </w:r>
    </w:p>
    <w:p w14:paraId="6E406F17" w14:textId="34C1F514" w:rsidR="00573A3E" w:rsidRPr="00527B77" w:rsidRDefault="00573A3E" w:rsidP="00527B77"/>
    <w:p w14:paraId="2DFBA4FD" w14:textId="2AC9EB28" w:rsidR="00FE7CCA" w:rsidRPr="00527B77" w:rsidRDefault="008617C3" w:rsidP="00527B77">
      <w:r w:rsidRPr="00527B77">
        <w:rPr>
          <w:b/>
          <w:bCs/>
        </w:rPr>
        <w:t xml:space="preserve">Table </w:t>
      </w:r>
      <w:r w:rsidR="00573A3E" w:rsidRPr="00527B77">
        <w:rPr>
          <w:b/>
          <w:bCs/>
        </w:rPr>
        <w:t>2</w:t>
      </w:r>
      <w:r w:rsidRPr="00527B77">
        <w:rPr>
          <w:b/>
          <w:bCs/>
        </w:rPr>
        <w:t>: Primar</w:t>
      </w:r>
      <w:r w:rsidR="00526555" w:rsidRPr="00527B77">
        <w:rPr>
          <w:b/>
          <w:bCs/>
        </w:rPr>
        <w:t xml:space="preserve">y and safety </w:t>
      </w:r>
      <w:r w:rsidR="00FE7CCA" w:rsidRPr="00527B77">
        <w:rPr>
          <w:b/>
          <w:bCs/>
        </w:rPr>
        <w:t>outcomes</w:t>
      </w:r>
      <w:r w:rsidRPr="00527B77">
        <w:rPr>
          <w:b/>
          <w:bCs/>
        </w:rPr>
        <w:t xml:space="preserve"> </w:t>
      </w:r>
      <w:r w:rsidR="00526555" w:rsidRPr="00527B77">
        <w:rPr>
          <w:b/>
          <w:bCs/>
        </w:rPr>
        <w:t>of</w:t>
      </w:r>
      <w:r w:rsidRPr="00527B77">
        <w:rPr>
          <w:b/>
          <w:bCs/>
        </w:rPr>
        <w:t xml:space="preserve"> the TAVI XS trial</w:t>
      </w:r>
      <w:r w:rsidRPr="00527B77">
        <w:t>. These results demonstrate that an upper-extremity approach</w:t>
      </w:r>
      <w:r w:rsidR="00203F23" w:rsidRPr="00527B77">
        <w:t>,</w:t>
      </w:r>
      <w:r w:rsidRPr="00527B77">
        <w:t xml:space="preserve"> as presented in the protocol section</w:t>
      </w:r>
      <w:r w:rsidR="00526555" w:rsidRPr="00527B77">
        <w:t xml:space="preserve"> of this paper</w:t>
      </w:r>
      <w:r w:rsidR="00203F23" w:rsidRPr="00527B77">
        <w:t>,</w:t>
      </w:r>
      <w:r w:rsidRPr="00527B77">
        <w:t xml:space="preserve"> result</w:t>
      </w:r>
      <w:r w:rsidR="003C1AE7" w:rsidRPr="00527B77">
        <w:t>s</w:t>
      </w:r>
      <w:r w:rsidRPr="00527B77">
        <w:t xml:space="preserve"> in a decrease of secondary access site-related bleeding</w:t>
      </w:r>
      <w:r w:rsidR="00203F23" w:rsidRPr="00527B77">
        <w:t xml:space="preserve"> complications</w:t>
      </w:r>
      <w:r w:rsidRPr="00527B77">
        <w:t xml:space="preserve"> with similar safety outcomes </w:t>
      </w:r>
      <w:r w:rsidR="00A9426C" w:rsidRPr="00527B77">
        <w:t>using</w:t>
      </w:r>
      <w:r w:rsidRPr="00527B77">
        <w:t xml:space="preserve"> the Valve Academic Research Consortium (VARC-3) </w:t>
      </w:r>
      <w:r w:rsidR="00A9426C" w:rsidRPr="00527B77">
        <w:t>endpoints</w:t>
      </w:r>
      <w:r w:rsidRPr="00527B77">
        <w:t>.</w:t>
      </w:r>
      <w:r w:rsidR="00FE7CCA" w:rsidRPr="00527B77">
        <w:t xml:space="preserve"> This table has been modified from</w:t>
      </w:r>
      <w:r w:rsidR="00FE7CCA" w:rsidRPr="00527B77">
        <w:rPr>
          <w:vertAlign w:val="superscript"/>
        </w:rPr>
        <w:t>17</w:t>
      </w:r>
      <w:r w:rsidR="00FE7CCA" w:rsidRPr="00527B77">
        <w:t>.</w:t>
      </w:r>
    </w:p>
    <w:p w14:paraId="4F9C3562" w14:textId="77777777" w:rsidR="001148CA" w:rsidRPr="00527B77" w:rsidRDefault="001148CA" w:rsidP="00527B77"/>
    <w:p w14:paraId="7C0B6465" w14:textId="57616CEA" w:rsidR="006E4797" w:rsidRPr="00527B77" w:rsidRDefault="00551D82" w:rsidP="00527B77">
      <w:pPr>
        <w:rPr>
          <w:b/>
        </w:rPr>
      </w:pPr>
      <w:r w:rsidRPr="00527B77">
        <w:rPr>
          <w:b/>
        </w:rPr>
        <w:t>DISCUSSION:</w:t>
      </w:r>
    </w:p>
    <w:p w14:paraId="663BEEB0" w14:textId="00546337" w:rsidR="00285249" w:rsidRPr="00527B77" w:rsidRDefault="000A09B5" w:rsidP="00527B77">
      <w:r w:rsidRPr="00527B77">
        <w:t>Access site-related bleeding remains one of the most prevalent complications after TAVI</w:t>
      </w:r>
      <w:r w:rsidRPr="00527B77">
        <w:fldChar w:fldCharType="begin">
          <w:fldData xml:space="preserve">PEVuZE5vdGU+PENpdGU+PEF1dGhvcj52YW4gTmlldXdrZXJrPC9BdXRob3I+PFllYXI+MjAyMzwv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</w:fldData>
        </w:fldChar>
      </w:r>
      <w:r w:rsidRPr="00527B77">
        <w:instrText xml:space="preserve"> ADDIN EN.CITE </w:instrText>
      </w:r>
      <w:r w:rsidRPr="00527B77">
        <w:fldChar w:fldCharType="begin">
          <w:fldData xml:space="preserve">PEVuZE5vdGU+PENpdGU+PEF1dGhvcj52YW4gTmlldXdrZXJrPC9BdXRob3I+PFllYXI+MjAyMzwv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</w:fldData>
        </w:fldChar>
      </w:r>
      <w:r w:rsidRPr="00527B77">
        <w:instrText xml:space="preserve"> ADDIN EN.CITE.DATA </w:instrText>
      </w:r>
      <w:r w:rsidRPr="00527B77">
        <w:fldChar w:fldCharType="end"/>
      </w:r>
      <w:r w:rsidRPr="00527B77">
        <w:fldChar w:fldCharType="separate"/>
      </w:r>
      <w:r w:rsidRPr="00527B77">
        <w:rPr>
          <w:vertAlign w:val="superscript"/>
        </w:rPr>
        <w:t>1,2</w:t>
      </w:r>
      <w:r w:rsidRPr="00527B77">
        <w:fldChar w:fldCharType="end"/>
      </w:r>
      <w:r w:rsidRPr="00527B77">
        <w:t xml:space="preserve">. The </w:t>
      </w:r>
      <w:r w:rsidRPr="00527B77">
        <w:lastRenderedPageBreak/>
        <w:t xml:space="preserve">method described in this paper for upper-extremity access helps to reduce secondary access site-related bleeding. Additionally, the procedures described in this paper reduce time to mobilization in case a patient requires a temporary pacing lead after the procedure, either for active pacing or serving as </w:t>
      </w:r>
      <w:r w:rsidR="00B01BB6" w:rsidRPr="00527B77">
        <w:t>backup</w:t>
      </w:r>
      <w:r w:rsidR="00F05048" w:rsidRPr="00527B77">
        <w:t xml:space="preserve">. </w:t>
      </w:r>
      <w:r w:rsidR="00E03547" w:rsidRPr="00527B77">
        <w:t xml:space="preserve">Furthermore, a non-statistically significant difference in </w:t>
      </w:r>
      <w:r w:rsidR="008727F2" w:rsidRPr="00527B77">
        <w:t>PPI</w:t>
      </w:r>
      <w:r w:rsidR="00E03547" w:rsidRPr="00527B77">
        <w:t xml:space="preserve"> rates was observed between </w:t>
      </w:r>
      <w:r w:rsidR="00586AF2" w:rsidRPr="00527B77">
        <w:t xml:space="preserve">the two </w:t>
      </w:r>
      <w:r w:rsidR="00E03547" w:rsidRPr="00527B77">
        <w:t>treatment approaches</w:t>
      </w:r>
      <w:r w:rsidR="008727F2" w:rsidRPr="00527B77">
        <w:t xml:space="preserve">. </w:t>
      </w:r>
      <w:r w:rsidR="00E03547" w:rsidRPr="00527B77">
        <w:t xml:space="preserve">This difference is unlikely to be attributable to immobilization in the lower-extremity group, as there was no significant difference </w:t>
      </w:r>
      <w:r w:rsidR="00BC789A" w:rsidRPr="00527B77">
        <w:t>in</w:t>
      </w:r>
      <w:r w:rsidR="00E03547" w:rsidRPr="00527B77">
        <w:t xml:space="preserve"> the time between the TAVI procedure and PPI. Nevertheless, w</w:t>
      </w:r>
      <w:r w:rsidR="004577E1" w:rsidRPr="00527B77">
        <w:t xml:space="preserve">hen using a temporary pacing lead </w:t>
      </w:r>
      <w:r w:rsidR="005D1463" w:rsidRPr="00527B77">
        <w:t>instead of</w:t>
      </w:r>
      <w:r w:rsidR="004577E1" w:rsidRPr="00527B77">
        <w:t xml:space="preserve"> left-ventricular stiff-wire pacing, the upper arm veins should be considered as </w:t>
      </w:r>
      <w:r w:rsidR="005D1463" w:rsidRPr="00527B77">
        <w:t xml:space="preserve">a </w:t>
      </w:r>
      <w:r w:rsidR="004577E1" w:rsidRPr="00527B77">
        <w:t>potential access site</w:t>
      </w:r>
      <w:r w:rsidR="000F15CD" w:rsidRPr="00527B77">
        <w:t>,</w:t>
      </w:r>
      <w:r w:rsidR="00960472" w:rsidRPr="00527B77">
        <w:t xml:space="preserve"> as patients can mobilize with a temporary </w:t>
      </w:r>
      <w:r w:rsidR="00F05048" w:rsidRPr="00527B77">
        <w:t>pacing</w:t>
      </w:r>
      <w:r w:rsidR="00960472" w:rsidRPr="00527B77">
        <w:t xml:space="preserve"> lead </w:t>
      </w:r>
      <w:r w:rsidR="00960472" w:rsidRPr="00527B77">
        <w:rPr>
          <w:i/>
          <w:iCs/>
        </w:rPr>
        <w:t xml:space="preserve">in </w:t>
      </w:r>
      <w:r w:rsidR="000B1841" w:rsidRPr="00527B77">
        <w:rPr>
          <w:i/>
          <w:iCs/>
        </w:rPr>
        <w:t>situ</w:t>
      </w:r>
      <w:r w:rsidR="004577E1" w:rsidRPr="00527B77">
        <w:t xml:space="preserve">. </w:t>
      </w:r>
      <w:r w:rsidR="00285249" w:rsidRPr="00527B77">
        <w:t xml:space="preserve">With ongoing refinements in TAVI and access site management, immobilization due to </w:t>
      </w:r>
      <w:r w:rsidR="005D1463" w:rsidRPr="00527B77">
        <w:t xml:space="preserve">a prolonged need for pacing or pacemaker </w:t>
      </w:r>
      <w:r w:rsidR="00B01BB6" w:rsidRPr="00527B77">
        <w:t>backup</w:t>
      </w:r>
      <w:r w:rsidR="005D1463" w:rsidRPr="00527B77">
        <w:t xml:space="preserve"> should be avoided</w:t>
      </w:r>
      <w:r w:rsidRPr="00527B77">
        <w:t>.</w:t>
      </w:r>
      <w:r w:rsidR="00E32A1C" w:rsidRPr="00527B77">
        <w:t xml:space="preserve"> </w:t>
      </w:r>
      <w:r w:rsidRPr="00527B77">
        <w:t>Indeed,</w:t>
      </w:r>
      <w:r w:rsidR="00E32A1C" w:rsidRPr="00527B77">
        <w:t xml:space="preserve"> </w:t>
      </w:r>
      <w:r w:rsidRPr="00527B77">
        <w:t>i</w:t>
      </w:r>
      <w:r w:rsidR="00285249" w:rsidRPr="00527B77">
        <w:t>mmobilization is a known risk factor for numeral post-operative complications such as delirium, infection, and pain</w:t>
      </w:r>
      <w:r w:rsidR="00285249" w:rsidRPr="00527B77">
        <w:fldChar w:fldCharType="begin">
          <w:fldData xml:space="preserve">PEVuZE5vdGU+PENpdGU+PEF1dGhvcj5WZW5kcmlrPC9BdXRob3I+PFllYXI+MjAyMDwvWWVhcj48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</w:fldData>
        </w:fldChar>
      </w:r>
      <w:r w:rsidR="00B12BFF" w:rsidRPr="00527B77">
        <w:instrText xml:space="preserve"> ADDIN EN.CITE </w:instrText>
      </w:r>
      <w:r w:rsidR="00B12BFF" w:rsidRPr="00527B77">
        <w:fldChar w:fldCharType="begin">
          <w:fldData xml:space="preserve">PEVuZE5vdGU+PENpdGU+PEF1dGhvcj5WZW5kcmlrPC9BdXRob3I+PFllYXI+MjAyMDwvWWVhcj48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</w:fldData>
        </w:fldChar>
      </w:r>
      <w:r w:rsidR="00B12BFF" w:rsidRPr="00527B77">
        <w:instrText xml:space="preserve"> ADDIN EN.CITE.DATA </w:instrText>
      </w:r>
      <w:r w:rsidR="00B12BFF" w:rsidRPr="00527B77">
        <w:fldChar w:fldCharType="end"/>
      </w:r>
      <w:r w:rsidR="00285249" w:rsidRPr="00527B77">
        <w:fldChar w:fldCharType="separate"/>
      </w:r>
      <w:r w:rsidR="00B12BFF" w:rsidRPr="00527B77">
        <w:rPr>
          <w:vertAlign w:val="superscript"/>
        </w:rPr>
        <w:t>13</w:t>
      </w:r>
      <w:r w:rsidR="00285249" w:rsidRPr="00527B77">
        <w:fldChar w:fldCharType="end"/>
      </w:r>
      <w:r w:rsidR="00285249" w:rsidRPr="00527B77">
        <w:t xml:space="preserve">. </w:t>
      </w:r>
      <w:r w:rsidR="002F3C27" w:rsidRPr="00527B77">
        <w:t xml:space="preserve">Similarly, secondary radial access should be considered in all patients undergoing </w:t>
      </w:r>
      <w:r w:rsidR="000442B7" w:rsidRPr="00527B77">
        <w:t xml:space="preserve">transfemoral </w:t>
      </w:r>
      <w:r w:rsidR="002F3C27" w:rsidRPr="00527B77">
        <w:t>TAVI</w:t>
      </w:r>
      <w:r w:rsidR="0022524F" w:rsidRPr="00527B77">
        <w:t xml:space="preserve"> to reduce bleeding complications</w:t>
      </w:r>
      <w:r w:rsidR="002F3C27" w:rsidRPr="00527B77">
        <w:t>. Moreover, most TAVI operators are likely</w:t>
      </w:r>
      <w:r w:rsidR="000442B7" w:rsidRPr="00527B77">
        <w:t xml:space="preserve"> </w:t>
      </w:r>
      <w:r w:rsidR="002F3C27" w:rsidRPr="00527B77">
        <w:t>experienced in performing PCI and are</w:t>
      </w:r>
      <w:r w:rsidR="00602039" w:rsidRPr="00527B77">
        <w:t>,</w:t>
      </w:r>
      <w:r w:rsidR="002F3C27" w:rsidRPr="00527B77">
        <w:t xml:space="preserve"> therefore</w:t>
      </w:r>
      <w:r w:rsidR="00602039" w:rsidRPr="00527B77">
        <w:t>,</w:t>
      </w:r>
      <w:r w:rsidR="002F3C27" w:rsidRPr="00527B77">
        <w:t xml:space="preserve"> familiar</w:t>
      </w:r>
      <w:r w:rsidR="00C97C2A" w:rsidRPr="00527B77">
        <w:t xml:space="preserve"> with</w:t>
      </w:r>
      <w:r w:rsidR="002F3C27" w:rsidRPr="00527B77">
        <w:t xml:space="preserve"> </w:t>
      </w:r>
      <w:r w:rsidR="0022524F" w:rsidRPr="00527B77">
        <w:t>performing</w:t>
      </w:r>
      <w:r w:rsidR="000442B7" w:rsidRPr="00527B77">
        <w:t xml:space="preserve"> the</w:t>
      </w:r>
      <w:r w:rsidR="0022524F" w:rsidRPr="00527B77">
        <w:t xml:space="preserve"> radial puncture required for</w:t>
      </w:r>
      <w:r w:rsidR="00D239DC" w:rsidRPr="00527B77">
        <w:t xml:space="preserve"> </w:t>
      </w:r>
      <w:r w:rsidR="00342637" w:rsidRPr="00527B77">
        <w:t>radial</w:t>
      </w:r>
      <w:r w:rsidR="0022524F" w:rsidRPr="00527B77">
        <w:t xml:space="preserve"> secondar</w:t>
      </w:r>
      <w:r w:rsidR="000F15CD" w:rsidRPr="00527B77">
        <w:t>y</w:t>
      </w:r>
      <w:r w:rsidR="0022524F" w:rsidRPr="00527B77">
        <w:t xml:space="preserve"> access in TAVI</w:t>
      </w:r>
      <w:r w:rsidR="002F3C27" w:rsidRPr="00527B77">
        <w:t>.</w:t>
      </w:r>
    </w:p>
    <w:p w14:paraId="0F3B622E" w14:textId="77777777" w:rsidR="00342637" w:rsidRPr="00527B77" w:rsidRDefault="00342637" w:rsidP="00527B77"/>
    <w:p w14:paraId="12D04897" w14:textId="3D1CA6E5" w:rsidR="00DD43C6" w:rsidRPr="00527B77" w:rsidRDefault="00285249" w:rsidP="00527B77">
      <w:r w:rsidRPr="00527B77">
        <w:t xml:space="preserve">Critical steps in </w:t>
      </w:r>
      <w:r w:rsidR="0061693B" w:rsidRPr="00527B77">
        <w:t>the presented</w:t>
      </w:r>
      <w:r w:rsidRPr="00527B77">
        <w:t xml:space="preserve"> method are directly related to the</w:t>
      </w:r>
      <w:r w:rsidR="00CF6E17" w:rsidRPr="00527B77">
        <w:t xml:space="preserve"> few</w:t>
      </w:r>
      <w:r w:rsidRPr="00527B77">
        <w:t xml:space="preserve"> limitations described previously. Increased rates of access</w:t>
      </w:r>
      <w:r w:rsidR="0061693B" w:rsidRPr="00527B77">
        <w:t xml:space="preserve"> site</w:t>
      </w:r>
      <w:r w:rsidRPr="00527B77">
        <w:t xml:space="preserve"> failure and an increase in procedural duration are likely interrelated. </w:t>
      </w:r>
      <w:r w:rsidR="00C91F0B" w:rsidRPr="00527B77">
        <w:t>To prevent access site failure</w:t>
      </w:r>
      <w:r w:rsidR="00F05048" w:rsidRPr="00527B77">
        <w:t xml:space="preserve"> and to prevent an increase in procedural duration</w:t>
      </w:r>
      <w:r w:rsidR="00C91F0B" w:rsidRPr="00527B77">
        <w:t xml:space="preserve">, </w:t>
      </w:r>
      <w:r w:rsidR="00DD43C6" w:rsidRPr="00527B77">
        <w:t>patient positioning and access site preparation should be optimized following the steps described in the protocol.</w:t>
      </w:r>
      <w:r w:rsidR="00F05048" w:rsidRPr="00527B77">
        <w:t xml:space="preserve"> In the TAVI XS trial,</w:t>
      </w:r>
      <w:r w:rsidR="001212D3" w:rsidRPr="00527B77">
        <w:t xml:space="preserve"> the</w:t>
      </w:r>
      <w:r w:rsidR="00F05048" w:rsidRPr="00527B77">
        <w:t xml:space="preserve"> inability to advance the temporary pacing lead was the cause of the majority of venous access site failures</w:t>
      </w:r>
      <w:r w:rsidR="00E763F5" w:rsidRPr="00527B77">
        <w:t xml:space="preserve"> (4 out of 6 failures, 66.7%)</w:t>
      </w:r>
      <w:r w:rsidR="00F05048" w:rsidRPr="00527B77">
        <w:t xml:space="preserve">. </w:t>
      </w:r>
      <w:r w:rsidR="001212D3" w:rsidRPr="00527B77">
        <w:t>T</w:t>
      </w:r>
      <w:r w:rsidR="00183122" w:rsidRPr="00527B77">
        <w:t xml:space="preserve">o overcome this </w:t>
      </w:r>
      <w:r w:rsidR="001212D3" w:rsidRPr="00527B77">
        <w:t>problem</w:t>
      </w:r>
      <w:r w:rsidR="00183122" w:rsidRPr="00527B77">
        <w:t xml:space="preserve">, several methods </w:t>
      </w:r>
      <w:r w:rsidR="00546535" w:rsidRPr="00527B77">
        <w:t>may</w:t>
      </w:r>
      <w:r w:rsidR="00183122" w:rsidRPr="00527B77">
        <w:t xml:space="preserve"> be </w:t>
      </w:r>
      <w:r w:rsidR="001212D3" w:rsidRPr="00527B77">
        <w:t>used</w:t>
      </w:r>
      <w:r w:rsidR="00183122" w:rsidRPr="00527B77">
        <w:t xml:space="preserve"> during the procedure to increase the likelihood of the pacing lead reaching the right ventricle. First, reshaping the catheter tip of the flow</w:t>
      </w:r>
      <w:r w:rsidR="001212D3" w:rsidRPr="00527B77">
        <w:t>-</w:t>
      </w:r>
      <w:r w:rsidR="00183122" w:rsidRPr="00527B77">
        <w:t xml:space="preserve">directed pacing </w:t>
      </w:r>
      <w:r w:rsidR="00D73E76" w:rsidRPr="00527B77">
        <w:t>lead</w:t>
      </w:r>
      <w:r w:rsidR="00183122" w:rsidRPr="00527B77">
        <w:t xml:space="preserve"> can help the pacing lead naturally follow the vasculature. Second, </w:t>
      </w:r>
      <w:r w:rsidR="001212D3" w:rsidRPr="00527B77">
        <w:t>small</w:t>
      </w:r>
      <w:r w:rsidR="00183122" w:rsidRPr="00527B77">
        <w:t xml:space="preserve"> contrast injections can help visualize the upper arm vasculature</w:t>
      </w:r>
      <w:r w:rsidR="00546535" w:rsidRPr="00527B77">
        <w:t>, whilst</w:t>
      </w:r>
      <w:r w:rsidR="00183122" w:rsidRPr="00527B77">
        <w:t xml:space="preserve"> placing the </w:t>
      </w:r>
      <w:r w:rsidR="001212D3" w:rsidRPr="00527B77">
        <w:t>fluoroscopic</w:t>
      </w:r>
      <w:r w:rsidR="00183122" w:rsidRPr="00527B77">
        <w:t xml:space="preserve"> imaging </w:t>
      </w:r>
      <w:r w:rsidR="001212D3" w:rsidRPr="00527B77">
        <w:t>over</w:t>
      </w:r>
      <w:r w:rsidR="00183122" w:rsidRPr="00527B77">
        <w:t xml:space="preserve"> a loop recording of the contrast injection </w:t>
      </w:r>
      <w:r w:rsidR="00546535" w:rsidRPr="00527B77">
        <w:t>may</w:t>
      </w:r>
      <w:r w:rsidR="00183122" w:rsidRPr="00527B77">
        <w:t xml:space="preserve"> help </w:t>
      </w:r>
      <w:r w:rsidR="00546535" w:rsidRPr="00527B77">
        <w:t xml:space="preserve">advance </w:t>
      </w:r>
      <w:r w:rsidR="00183122" w:rsidRPr="00527B77">
        <w:t xml:space="preserve">the </w:t>
      </w:r>
      <w:r w:rsidR="00546535" w:rsidRPr="00527B77">
        <w:t>lead</w:t>
      </w:r>
      <w:r w:rsidR="00183122" w:rsidRPr="00527B77">
        <w:t>. Third, having the patient take deep breaths can help stretch the veins</w:t>
      </w:r>
      <w:r w:rsidR="00951524" w:rsidRPr="00527B77">
        <w:t>,</w:t>
      </w:r>
      <w:r w:rsidR="00183122" w:rsidRPr="00527B77">
        <w:t xml:space="preserve"> and</w:t>
      </w:r>
      <w:r w:rsidR="00F94053" w:rsidRPr="00527B77">
        <w:t xml:space="preserve"> this</w:t>
      </w:r>
      <w:r w:rsidR="00183122" w:rsidRPr="00527B77">
        <w:t xml:space="preserve"> sometimes</w:t>
      </w:r>
      <w:r w:rsidR="00D73E76" w:rsidRPr="00527B77">
        <w:t xml:space="preserve"> also</w:t>
      </w:r>
      <w:r w:rsidR="00183122" w:rsidRPr="00527B77">
        <w:t xml:space="preserve"> </w:t>
      </w:r>
      <w:r w:rsidR="001212D3" w:rsidRPr="00527B77">
        <w:t>help</w:t>
      </w:r>
      <w:r w:rsidR="00F94053" w:rsidRPr="00527B77">
        <w:t>s</w:t>
      </w:r>
      <w:r w:rsidR="001212D3" w:rsidRPr="00527B77">
        <w:t xml:space="preserve"> advance the pacing lead</w:t>
      </w:r>
      <w:r w:rsidR="00183122" w:rsidRPr="00527B77">
        <w:t xml:space="preserve">. </w:t>
      </w:r>
      <w:r w:rsidR="001212D3" w:rsidRPr="00527B77">
        <w:t>Finally</w:t>
      </w:r>
      <w:r w:rsidR="00183122" w:rsidRPr="00527B77">
        <w:t xml:space="preserve">, if none of these methods help </w:t>
      </w:r>
      <w:r w:rsidR="001212D3" w:rsidRPr="00527B77">
        <w:t>to advance</w:t>
      </w:r>
      <w:r w:rsidR="00183122" w:rsidRPr="00527B77">
        <w:t xml:space="preserve"> the pacing lead, </w:t>
      </w:r>
      <w:r w:rsidR="001212D3" w:rsidRPr="00527B77">
        <w:t>a femoral vein crossover should be considered</w:t>
      </w:r>
      <w:r w:rsidR="007B1721" w:rsidRPr="00527B77">
        <w:t xml:space="preserve"> as </w:t>
      </w:r>
      <w:r w:rsidR="00E41E54" w:rsidRPr="00527B77">
        <w:t xml:space="preserve">a </w:t>
      </w:r>
      <w:r w:rsidR="007B1721" w:rsidRPr="00527B77">
        <w:t>last</w:t>
      </w:r>
      <w:r w:rsidR="005311E6" w:rsidRPr="00527B77">
        <w:t xml:space="preserve"> </w:t>
      </w:r>
      <w:r w:rsidR="007B1721" w:rsidRPr="00527B77">
        <w:t>resort</w:t>
      </w:r>
      <w:r w:rsidR="00183122" w:rsidRPr="00527B77">
        <w:t xml:space="preserve">. </w:t>
      </w:r>
      <w:r w:rsidR="001212D3" w:rsidRPr="00527B77">
        <w:t xml:space="preserve">These troubleshooting techniques should assist in the implementation of </w:t>
      </w:r>
      <w:r w:rsidR="00BA3A2C" w:rsidRPr="00527B77">
        <w:t xml:space="preserve">the presented approach. </w:t>
      </w:r>
      <w:r w:rsidR="00C80B07" w:rsidRPr="00527B77">
        <w:t xml:space="preserve">Moreover, </w:t>
      </w:r>
      <w:r w:rsidR="00596A1D" w:rsidRPr="00527B77">
        <w:t>once the approach presented here becomes the standard approach and is widely adopted, a further reduction in the access site failure rate may be observed.</w:t>
      </w:r>
    </w:p>
    <w:p w14:paraId="3CBD4682" w14:textId="77777777" w:rsidR="00A63121" w:rsidRPr="00527B77" w:rsidRDefault="00A63121" w:rsidP="00527B77"/>
    <w:p w14:paraId="7066803A" w14:textId="5B5D9B0D" w:rsidR="00A20A2D" w:rsidRPr="00527B77" w:rsidRDefault="00B3679D" w:rsidP="00527B77">
      <w:r w:rsidRPr="00527B77">
        <w:t>Over the years</w:t>
      </w:r>
      <w:r w:rsidR="009C6849" w:rsidRPr="00527B77">
        <w:t>,</w:t>
      </w:r>
      <w:r w:rsidRPr="00527B77">
        <w:t xml:space="preserve"> </w:t>
      </w:r>
      <w:r w:rsidR="002E0E38" w:rsidRPr="00527B77">
        <w:t xml:space="preserve">TAVI platforms and operator experience have improved substantially, </w:t>
      </w:r>
      <w:r w:rsidR="00911076" w:rsidRPr="00527B77">
        <w:t>reducing</w:t>
      </w:r>
      <w:r w:rsidR="009C6849" w:rsidRPr="00527B77">
        <w:t xml:space="preserve"> major complications such as mortality, stroke, and rehospitalization</w:t>
      </w:r>
      <w:r w:rsidR="002444D2" w:rsidRPr="00527B77">
        <w:fldChar w:fldCharType="begin">
          <w:fldData xml:space="preserve">PEVuZE5vdGU+PENpdGU+PEF1dGhvcj5MZW9uPC9BdXRob3I+PFllYXI+MjAxMDwvWWVhcj48UmVj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</w:fldData>
        </w:fldChar>
      </w:r>
      <w:r w:rsidR="002444D2" w:rsidRPr="00527B77">
        <w:instrText xml:space="preserve"> ADDIN EN.CITE </w:instrText>
      </w:r>
      <w:r w:rsidR="002444D2" w:rsidRPr="00527B77">
        <w:fldChar w:fldCharType="begin">
          <w:fldData xml:space="preserve">PEVuZE5vdGU+PENpdGU+PEF1dGhvcj5MZW9uPC9BdXRob3I+PFllYXI+MjAxMDwvWWVhcj48UmVj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</w:fldData>
        </w:fldChar>
      </w:r>
      <w:r w:rsidR="002444D2" w:rsidRPr="00527B77">
        <w:instrText xml:space="preserve"> ADDIN EN.CITE.DATA </w:instrText>
      </w:r>
      <w:r w:rsidR="002444D2" w:rsidRPr="00527B77">
        <w:fldChar w:fldCharType="end"/>
      </w:r>
      <w:r w:rsidR="002444D2" w:rsidRPr="00527B77">
        <w:fldChar w:fldCharType="separate"/>
      </w:r>
      <w:r w:rsidR="002444D2" w:rsidRPr="00527B77">
        <w:rPr>
          <w:vertAlign w:val="superscript"/>
        </w:rPr>
        <w:t>20-22</w:t>
      </w:r>
      <w:r w:rsidR="002444D2" w:rsidRPr="00527B77">
        <w:fldChar w:fldCharType="end"/>
      </w:r>
      <w:r w:rsidRPr="00527B77">
        <w:t>.</w:t>
      </w:r>
      <w:r w:rsidR="009610A5" w:rsidRPr="00527B77">
        <w:t xml:space="preserve"> Following these </w:t>
      </w:r>
      <w:r w:rsidR="009C6849" w:rsidRPr="00527B77">
        <w:t>improvements in outcome</w:t>
      </w:r>
      <w:r w:rsidR="009610A5" w:rsidRPr="00527B77">
        <w:t xml:space="preserve">, </w:t>
      </w:r>
      <w:r w:rsidR="009C6849" w:rsidRPr="00527B77">
        <w:t xml:space="preserve">early discharge protocols and lean TAVI approaches have been developed and are increasingly </w:t>
      </w:r>
      <w:r w:rsidR="00A63121" w:rsidRPr="00527B77">
        <w:t>adopted</w:t>
      </w:r>
      <w:r w:rsidR="00A61983" w:rsidRPr="00527B77">
        <w:fldChar w:fldCharType="begin">
          <w:fldData xml:space="preserve">PEVuZE5vdGU+PENpdGU+PEF1dGhvcj5CYXJiYW50aTwvQXV0aG9yPjxZZWFyPjIwMTk8L1llYXI+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</w:fldData>
        </w:fldChar>
      </w:r>
      <w:r w:rsidR="00A61983" w:rsidRPr="00527B77">
        <w:instrText xml:space="preserve"> ADDIN EN.CITE </w:instrText>
      </w:r>
      <w:r w:rsidR="00A61983" w:rsidRPr="00527B77">
        <w:fldChar w:fldCharType="begin">
          <w:fldData xml:space="preserve">PEVuZE5vdGU+PENpdGU+PEF1dGhvcj5CYXJiYW50aTwvQXV0aG9yPjxZZWFyPjIwMTk8L1llYXI+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</w:fldData>
        </w:fldChar>
      </w:r>
      <w:r w:rsidR="00A61983" w:rsidRPr="00527B77">
        <w:instrText xml:space="preserve"> ADDIN EN.CITE.DATA </w:instrText>
      </w:r>
      <w:r w:rsidR="00A61983" w:rsidRPr="00527B77">
        <w:fldChar w:fldCharType="end"/>
      </w:r>
      <w:r w:rsidR="00A61983" w:rsidRPr="00527B77">
        <w:fldChar w:fldCharType="separate"/>
      </w:r>
      <w:r w:rsidR="00A61983" w:rsidRPr="00527B77">
        <w:rPr>
          <w:vertAlign w:val="superscript"/>
        </w:rPr>
        <w:t>10,23,24</w:t>
      </w:r>
      <w:r w:rsidR="00A61983" w:rsidRPr="00527B77">
        <w:fldChar w:fldCharType="end"/>
      </w:r>
      <w:r w:rsidR="00D821A3">
        <w:t xml:space="preserve">. </w:t>
      </w:r>
      <w:r w:rsidR="00A63121" w:rsidRPr="00527B77">
        <w:t>The presented upper-extremity approach for secondary access is readily applicable to most TAVI patients, could further enhance a lean TAVI strategy,</w:t>
      </w:r>
      <w:r w:rsidR="00596A1D" w:rsidRPr="00527B77">
        <w:t xml:space="preserve"> and may further contribute to lower</w:t>
      </w:r>
      <w:r w:rsidR="00D56EA9" w:rsidRPr="00527B77">
        <w:t>ing</w:t>
      </w:r>
      <w:r w:rsidR="00596A1D" w:rsidRPr="00527B77">
        <w:t xml:space="preserve"> the procedural risks</w:t>
      </w:r>
      <w:r w:rsidR="00645411" w:rsidRPr="00527B77">
        <w:t>.</w:t>
      </w:r>
      <w:r w:rsidR="00D9218C" w:rsidRPr="00527B77">
        <w:t xml:space="preserve"> </w:t>
      </w:r>
      <w:r w:rsidR="00A3216F" w:rsidRPr="00527B77">
        <w:t xml:space="preserve">In particular, </w:t>
      </w:r>
      <w:proofErr w:type="spellStart"/>
      <w:r w:rsidR="00A3216F" w:rsidRPr="00527B77">
        <w:t>transradial</w:t>
      </w:r>
      <w:proofErr w:type="spellEnd"/>
      <w:r w:rsidR="00A3216F" w:rsidRPr="00527B77">
        <w:t xml:space="preserve"> secondary arterial access is likely to </w:t>
      </w:r>
      <w:r w:rsidR="00DF2245" w:rsidRPr="00527B77">
        <w:t>become the standard approach and will remain valuable for procedural efficiency and safety (e.g.</w:t>
      </w:r>
      <w:r w:rsidR="00D56EA9" w:rsidRPr="00527B77">
        <w:t>,</w:t>
      </w:r>
      <w:r w:rsidR="00DF2245" w:rsidRPr="00527B77">
        <w:t xml:space="preserve"> for primary access management). Similarly, upper-extremity access for temporary pacing lead insertion will be beneficial in cases requiring a </w:t>
      </w:r>
      <w:r w:rsidR="00DF2245" w:rsidRPr="00527B77">
        <w:lastRenderedPageBreak/>
        <w:t>temporary pacing lead.</w:t>
      </w:r>
    </w:p>
    <w:p w14:paraId="595FDA34" w14:textId="77777777" w:rsidR="00A63121" w:rsidRPr="00527B77" w:rsidRDefault="00A63121" w:rsidP="00527B77"/>
    <w:p w14:paraId="09856D7D" w14:textId="3FE74529" w:rsidR="003B5003" w:rsidRPr="00527B77" w:rsidRDefault="00D9218C" w:rsidP="00527B77">
      <w:r w:rsidRPr="00527B77">
        <w:t xml:space="preserve">With the increasing </w:t>
      </w:r>
      <w:r w:rsidR="00764233" w:rsidRPr="00527B77">
        <w:t>adoption</w:t>
      </w:r>
      <w:r w:rsidRPr="00527B77">
        <w:t xml:space="preserve"> of </w:t>
      </w:r>
      <w:r w:rsidR="00764233" w:rsidRPr="00527B77">
        <w:t>the</w:t>
      </w:r>
      <w:r w:rsidRPr="00527B77">
        <w:t xml:space="preserve"> pacing-over-the-wire strategy, </w:t>
      </w:r>
      <w:r w:rsidR="00764233" w:rsidRPr="00527B77">
        <w:t>temporary pacing leads will likely be primarily reserved for patients at high risk of conduction disturbances. In most such cases, upper arm venous access for pacing lead insertion should be considered. Nonetheless,</w:t>
      </w:r>
      <w:r w:rsidRPr="00527B77">
        <w:t xml:space="preserve"> temporary pacing leads are </w:t>
      </w:r>
      <w:r w:rsidR="00764233" w:rsidRPr="00527B77">
        <w:t>used</w:t>
      </w:r>
      <w:r w:rsidRPr="00527B77">
        <w:t xml:space="preserve"> </w:t>
      </w:r>
      <w:r w:rsidR="00764233" w:rsidRPr="00527B77">
        <w:t>across diverse clinical scenarios, including post-thoracic surg</w:t>
      </w:r>
      <w:r w:rsidR="00FB73F7" w:rsidRPr="00527B77">
        <w:t>er</w:t>
      </w:r>
      <w:r w:rsidR="00764233" w:rsidRPr="00527B77">
        <w:t xml:space="preserve">y conduction disturbances, drug-induced conduction abnormalities, and hemodynamically unstable bradycardia. In our practice, the upper arm has become the </w:t>
      </w:r>
      <w:r w:rsidR="00FB73F7" w:rsidRPr="00527B77">
        <w:t>preferred</w:t>
      </w:r>
      <w:r w:rsidR="00764233" w:rsidRPr="00527B77">
        <w:t xml:space="preserve"> access site for temporary pacing. </w:t>
      </w:r>
      <w:r w:rsidR="00FB73F7" w:rsidRPr="00527B77">
        <w:t>To safely implement this approach in (sub)acute settings, operators should first gain proficiency through elective procedures</w:t>
      </w:r>
      <w:r w:rsidR="00764233" w:rsidRPr="00527B77">
        <w:t xml:space="preserve">. </w:t>
      </w:r>
      <w:r w:rsidR="00FB73F7" w:rsidRPr="00527B77">
        <w:t xml:space="preserve">Elective TAVI procedures </w:t>
      </w:r>
      <w:r w:rsidR="00911076" w:rsidRPr="00527B77">
        <w:t>allow</w:t>
      </w:r>
      <w:r w:rsidR="00FB73F7" w:rsidRPr="00527B77">
        <w:t xml:space="preserve"> operators to become familiar with this technique and </w:t>
      </w:r>
      <w:r w:rsidR="00D56EA9" w:rsidRPr="00527B77">
        <w:t>are</w:t>
      </w:r>
      <w:r w:rsidR="00FB73F7" w:rsidRPr="00527B77">
        <w:t xml:space="preserve"> </w:t>
      </w:r>
      <w:r w:rsidR="00FF7C71" w:rsidRPr="00527B77">
        <w:t xml:space="preserve">the only setting </w:t>
      </w:r>
      <w:r w:rsidR="004F2120" w:rsidRPr="00527B77">
        <w:t>in which</w:t>
      </w:r>
      <w:r w:rsidR="00FF7C71" w:rsidRPr="00527B77">
        <w:t xml:space="preserve"> we have randomized data to confirm its safety and efficacy. </w:t>
      </w:r>
      <w:r w:rsidR="00764233" w:rsidRPr="00527B77">
        <w:t>While favorable</w:t>
      </w:r>
      <w:r w:rsidR="00FF7C71" w:rsidRPr="00527B77">
        <w:t xml:space="preserve"> </w:t>
      </w:r>
      <w:r w:rsidR="008127F1" w:rsidRPr="00527B77">
        <w:t>outcomes</w:t>
      </w:r>
      <w:r w:rsidR="00A63121" w:rsidRPr="00527B77">
        <w:t>,</w:t>
      </w:r>
      <w:r w:rsidR="008127F1" w:rsidRPr="00527B77">
        <w:t xml:space="preserve"> such as reduced bleeding complications and shorter time to mobilization</w:t>
      </w:r>
      <w:r w:rsidR="00A63121" w:rsidRPr="00527B77">
        <w:t>,</w:t>
      </w:r>
      <w:r w:rsidR="008127F1" w:rsidRPr="00527B77">
        <w:t xml:space="preserve"> appear likely in other clinical settings, further research is warranted to confirm these benefits.</w:t>
      </w:r>
    </w:p>
    <w:p w14:paraId="1A5BA64F" w14:textId="77777777" w:rsidR="00A63121" w:rsidRPr="00527B77" w:rsidRDefault="00A63121" w:rsidP="00527B77"/>
    <w:p w14:paraId="7409ABA1" w14:textId="4241950A" w:rsidR="00663879" w:rsidRPr="00527B77" w:rsidRDefault="00A20A2D" w:rsidP="00527B77">
      <w:r w:rsidRPr="00527B77">
        <w:t xml:space="preserve">Despite a shorter time to mobilization, </w:t>
      </w:r>
      <w:r w:rsidR="00F61C68" w:rsidRPr="00527B77">
        <w:t>the method has not</w:t>
      </w:r>
      <w:r w:rsidR="00141FDE" w:rsidRPr="00527B77">
        <w:t xml:space="preserve"> been</w:t>
      </w:r>
      <w:r w:rsidR="00F61C68" w:rsidRPr="00527B77">
        <w:t xml:space="preserve"> shown to directly reduce the duration of hospitalization in </w:t>
      </w:r>
      <w:r w:rsidR="00EE2E3E" w:rsidRPr="00527B77">
        <w:t>previous</w:t>
      </w:r>
      <w:r w:rsidR="00F61C68" w:rsidRPr="00527B77">
        <w:t xml:space="preserve"> studies</w:t>
      </w:r>
      <w:r w:rsidR="00D5737A" w:rsidRPr="00527B77">
        <w:fldChar w:fldCharType="begin">
          <w:fldData xml:space="preserve">PEVuZE5vdGU+PENpdGU+PEF1dGhvcj5Sb29pamFra2VyczwvQXV0aG9yPjxZZWFyPjIwMjQ8L1ll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</w:fldData>
        </w:fldChar>
      </w:r>
      <w:r w:rsidR="00D5737A" w:rsidRPr="00527B77">
        <w:instrText xml:space="preserve"> ADDIN EN.CITE </w:instrText>
      </w:r>
      <w:r w:rsidR="00D5737A" w:rsidRPr="00527B77">
        <w:fldChar w:fldCharType="begin">
          <w:fldData xml:space="preserve">PEVuZE5vdGU+PENpdGU+PEF1dGhvcj5Sb29pamFra2VyczwvQXV0aG9yPjxZZWFyPjIwMjQ8L1ll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</w:fldData>
        </w:fldChar>
      </w:r>
      <w:r w:rsidR="00D5737A" w:rsidRPr="00527B77">
        <w:instrText xml:space="preserve"> ADDIN EN.CITE.DATA </w:instrText>
      </w:r>
      <w:r w:rsidR="00D5737A" w:rsidRPr="00527B77">
        <w:fldChar w:fldCharType="end"/>
      </w:r>
      <w:r w:rsidR="00D5737A" w:rsidRPr="00527B77">
        <w:fldChar w:fldCharType="separate"/>
      </w:r>
      <w:r w:rsidR="00D5737A" w:rsidRPr="00527B77">
        <w:rPr>
          <w:noProof/>
          <w:vertAlign w:val="superscript"/>
        </w:rPr>
        <w:t>11,17</w:t>
      </w:r>
      <w:r w:rsidR="00D5737A" w:rsidRPr="00527B77">
        <w:fldChar w:fldCharType="end"/>
      </w:r>
      <w:r w:rsidR="00F61C68" w:rsidRPr="00527B77">
        <w:t xml:space="preserve">, which </w:t>
      </w:r>
      <w:r w:rsidR="00EE2E3E" w:rsidRPr="00527B77">
        <w:t>were</w:t>
      </w:r>
      <w:r w:rsidR="00F61C68" w:rsidRPr="00527B77">
        <w:t xml:space="preserve"> potentially underpowered to detect such differences</w:t>
      </w:r>
      <w:r w:rsidRPr="00527B77">
        <w:t>.</w:t>
      </w:r>
      <w:r w:rsidR="00F61C68" w:rsidRPr="00527B77">
        <w:t xml:space="preserve"> </w:t>
      </w:r>
      <w:r w:rsidRPr="00527B77">
        <w:t xml:space="preserve">However, </w:t>
      </w:r>
      <w:r w:rsidR="00F61C68" w:rsidRPr="00527B77">
        <w:t>the lower incidence of bleeding complications and avoidance of delayed mobilization may aid post-procedural rehabilitation</w:t>
      </w:r>
      <w:r w:rsidR="00645411" w:rsidRPr="00527B77">
        <w:t>.</w:t>
      </w:r>
      <w:r w:rsidR="00E03547" w:rsidRPr="00527B77">
        <w:t xml:space="preserve"> </w:t>
      </w:r>
      <w:r w:rsidR="00F61C68" w:rsidRPr="00527B77">
        <w:t>The proposed upper-</w:t>
      </w:r>
      <w:r w:rsidR="00D117FF" w:rsidRPr="00527B77">
        <w:t>extremity</w:t>
      </w:r>
      <w:r w:rsidR="00F61C68" w:rsidRPr="00527B77">
        <w:t xml:space="preserve"> approach represents a relatively simple adjustment, which may further reduce periprocedural complications and increase the likelihood of a quick recovery. This is particularly relevant as TAVI is </w:t>
      </w:r>
      <w:r w:rsidR="00D96F42" w:rsidRPr="00527B77">
        <w:t xml:space="preserve">being </w:t>
      </w:r>
      <w:r w:rsidR="00F61C68" w:rsidRPr="00527B77">
        <w:t xml:space="preserve">performed </w:t>
      </w:r>
      <w:r w:rsidR="00D96F42" w:rsidRPr="00527B77">
        <w:t>more frequently</w:t>
      </w:r>
      <w:r w:rsidR="00C41607" w:rsidRPr="00527B77">
        <w:t>,</w:t>
      </w:r>
      <w:r w:rsidR="00D96F42" w:rsidRPr="00527B77">
        <w:t xml:space="preserve"> and its indication is expanding to include</w:t>
      </w:r>
      <w:r w:rsidR="00F61C68" w:rsidRPr="00527B77">
        <w:t xml:space="preserve"> younger patients. The upper-extremity approach for secondary access is the next step in reducing the procedural invasiveness of TAVI and should be considered in most TAVI patients.</w:t>
      </w:r>
    </w:p>
    <w:p w14:paraId="1EF48DDE" w14:textId="77777777" w:rsidR="001148CA" w:rsidRPr="00527B77" w:rsidRDefault="001148CA" w:rsidP="00527B77">
      <w:pPr>
        <w:ind w:firstLine="720"/>
      </w:pPr>
    </w:p>
    <w:p w14:paraId="59F37CC4" w14:textId="5E378835" w:rsidR="006E4797" w:rsidRPr="00527B77" w:rsidRDefault="00551D82" w:rsidP="00527B77">
      <w:pPr>
        <w:pBdr>
          <w:top w:val="nil"/>
          <w:left w:val="nil"/>
          <w:bottom w:val="nil"/>
          <w:right w:val="nil"/>
          <w:between w:val="nil"/>
        </w:pBdr>
      </w:pPr>
      <w:r w:rsidRPr="00527B77">
        <w:rPr>
          <w:b/>
        </w:rPr>
        <w:t xml:space="preserve">ACKNOWLEDGMENTS: </w:t>
      </w:r>
    </w:p>
    <w:p w14:paraId="25B2FBBD" w14:textId="194D866B" w:rsidR="006E4797" w:rsidRPr="00527B77" w:rsidRDefault="00E31BC6" w:rsidP="00527B77">
      <w:r w:rsidRPr="00527B77">
        <w:t>This work was supported by a research grant (A 1678426/SVZ) from Medtronic</w:t>
      </w:r>
      <w:r w:rsidR="001148CA" w:rsidRPr="00527B77">
        <w:t>.</w:t>
      </w:r>
    </w:p>
    <w:p w14:paraId="1709C03F" w14:textId="77777777" w:rsidR="001148CA" w:rsidRPr="00527B77" w:rsidRDefault="001148CA" w:rsidP="00527B77">
      <w:pPr>
        <w:rPr>
          <w:b/>
        </w:rPr>
      </w:pPr>
    </w:p>
    <w:p w14:paraId="5E703EBA" w14:textId="0B439D3E" w:rsidR="006E4797" w:rsidRPr="00527B77" w:rsidRDefault="00551D82" w:rsidP="00527B77">
      <w:pPr>
        <w:pBdr>
          <w:top w:val="nil"/>
          <w:left w:val="nil"/>
          <w:bottom w:val="nil"/>
          <w:right w:val="nil"/>
          <w:between w:val="nil"/>
        </w:pBdr>
      </w:pPr>
      <w:r w:rsidRPr="00527B77">
        <w:rPr>
          <w:b/>
        </w:rPr>
        <w:t xml:space="preserve">DISCLOSURES: </w:t>
      </w:r>
    </w:p>
    <w:p w14:paraId="1F194950" w14:textId="746841D1" w:rsidR="00663879" w:rsidRPr="00527B77" w:rsidRDefault="00621F33" w:rsidP="00527B77">
      <w:pPr>
        <w:pStyle w:val="Geenafstand"/>
        <w:jc w:val="both"/>
        <w:rPr>
          <w:rFonts w:ascii="Calibri" w:hAnsi="Calibri" w:cs="Calibri"/>
          <w:lang w:val="en-US"/>
        </w:rPr>
      </w:pPr>
      <w:r w:rsidRPr="00527B77">
        <w:rPr>
          <w:rFonts w:ascii="Calibri" w:hAnsi="Calibri" w:cs="Calibri"/>
          <w:lang w:val="en-US"/>
        </w:rPr>
        <w:t xml:space="preserve">Marleen H. van Wely reported receiving personal fees from Abbott Vascular and Boston Scientific Corporation. Robert Jan van Geuns reported receiving consulting and speaker’s fees from Abbott Vascular, AstraZeneca, Sanofi SA, Amgen </w:t>
      </w:r>
      <w:r w:rsidR="00212DCE">
        <w:rPr>
          <w:rFonts w:ascii="Calibri" w:hAnsi="Calibri" w:cs="Calibri"/>
          <w:lang w:val="en-US"/>
        </w:rPr>
        <w:t xml:space="preserve">Inc., and </w:t>
      </w:r>
      <w:proofErr w:type="spellStart"/>
      <w:r w:rsidR="00212DCE">
        <w:rPr>
          <w:rFonts w:ascii="Calibri" w:hAnsi="Calibri" w:cs="Calibri"/>
          <w:lang w:val="en-US"/>
        </w:rPr>
        <w:t>InfraRedx</w:t>
      </w:r>
      <w:proofErr w:type="spellEnd"/>
      <w:r w:rsidR="00212DCE">
        <w:rPr>
          <w:rFonts w:ascii="Calibri" w:hAnsi="Calibri" w:cs="Calibri"/>
          <w:lang w:val="en-US"/>
        </w:rPr>
        <w:t xml:space="preserve"> Inc. and receiving institutional research grant funding from Amgen Inc., </w:t>
      </w:r>
      <w:proofErr w:type="spellStart"/>
      <w:r w:rsidR="00212DCE">
        <w:rPr>
          <w:rFonts w:ascii="Calibri" w:hAnsi="Calibri" w:cs="Calibri"/>
          <w:lang w:val="en-US"/>
        </w:rPr>
        <w:t>InfraRedx</w:t>
      </w:r>
      <w:proofErr w:type="spellEnd"/>
      <w:r w:rsidR="00212DCE">
        <w:rPr>
          <w:rFonts w:ascii="Calibri" w:hAnsi="Calibri" w:cs="Calibri"/>
          <w:lang w:val="en-US"/>
        </w:rPr>
        <w:t xml:space="preserve"> Inc.</w:t>
      </w:r>
      <w:r w:rsidRPr="00527B77">
        <w:rPr>
          <w:rFonts w:ascii="Calibri" w:hAnsi="Calibri" w:cs="Calibri"/>
          <w:lang w:val="en-US"/>
        </w:rPr>
        <w:t>, AstraZeneca, and Sanofi SA. Robin H. Heijmen has been a consultant for Medtronic</w:t>
      </w:r>
      <w:r w:rsidR="00656805" w:rsidRPr="00527B77">
        <w:rPr>
          <w:rFonts w:ascii="Calibri" w:hAnsi="Calibri" w:cs="Calibri"/>
          <w:lang w:val="en-US"/>
        </w:rPr>
        <w:t>.</w:t>
      </w:r>
      <w:r w:rsidRPr="00527B77">
        <w:rPr>
          <w:rFonts w:ascii="Calibri" w:hAnsi="Calibri" w:cs="Calibri"/>
          <w:lang w:val="en-US"/>
        </w:rPr>
        <w:t xml:space="preserve"> Niels van </w:t>
      </w:r>
      <w:proofErr w:type="spellStart"/>
      <w:r w:rsidRPr="00527B77">
        <w:rPr>
          <w:rFonts w:ascii="Calibri" w:hAnsi="Calibri" w:cs="Calibri"/>
          <w:lang w:val="en-US"/>
        </w:rPr>
        <w:t>Royen</w:t>
      </w:r>
      <w:proofErr w:type="spellEnd"/>
      <w:r w:rsidRPr="00527B77">
        <w:rPr>
          <w:rFonts w:ascii="Calibri" w:hAnsi="Calibri" w:cs="Calibri"/>
          <w:lang w:val="en-US"/>
        </w:rPr>
        <w:t xml:space="preserve"> has received research funding from Abbott, Philips, Medtronic and </w:t>
      </w:r>
      <w:proofErr w:type="spellStart"/>
      <w:r w:rsidRPr="00527B77">
        <w:rPr>
          <w:rFonts w:ascii="Calibri" w:hAnsi="Calibri" w:cs="Calibri"/>
          <w:lang w:val="en-US"/>
        </w:rPr>
        <w:t>Biotronik</w:t>
      </w:r>
      <w:proofErr w:type="spellEnd"/>
      <w:r w:rsidRPr="00527B77">
        <w:rPr>
          <w:rFonts w:ascii="Calibri" w:hAnsi="Calibri" w:cs="Calibri"/>
          <w:lang w:val="en-US"/>
        </w:rPr>
        <w:t xml:space="preserve">, has served as a consultant for </w:t>
      </w:r>
      <w:proofErr w:type="spellStart"/>
      <w:r w:rsidRPr="00527B77">
        <w:rPr>
          <w:rFonts w:ascii="Calibri" w:hAnsi="Calibri" w:cs="Calibri"/>
          <w:lang w:val="en-US"/>
        </w:rPr>
        <w:t>RainMed</w:t>
      </w:r>
      <w:proofErr w:type="spellEnd"/>
      <w:r w:rsidRPr="00527B77">
        <w:rPr>
          <w:rFonts w:ascii="Calibri" w:hAnsi="Calibri" w:cs="Calibri"/>
          <w:lang w:val="en-US"/>
        </w:rPr>
        <w:t>, Castor and Medtronic and received speaker fees from Abbott and Bayer</w:t>
      </w:r>
      <w:r w:rsidR="001148CA" w:rsidRPr="00527B77">
        <w:rPr>
          <w:rFonts w:ascii="Calibri" w:hAnsi="Calibri" w:cs="Calibri"/>
          <w:lang w:val="en-US"/>
        </w:rPr>
        <w:t xml:space="preserve">. </w:t>
      </w:r>
      <w:r w:rsidRPr="00527B77">
        <w:rPr>
          <w:rFonts w:ascii="Calibri" w:hAnsi="Calibri" w:cs="Calibri"/>
          <w:lang w:val="en-US"/>
        </w:rPr>
        <w:t>The other authors do not have any disclosures to report.</w:t>
      </w:r>
    </w:p>
    <w:p w14:paraId="62A154E4" w14:textId="77777777" w:rsidR="001148CA" w:rsidRPr="00527B77" w:rsidRDefault="001148CA" w:rsidP="00527B77">
      <w:pPr>
        <w:pStyle w:val="Geenafstand"/>
        <w:jc w:val="both"/>
        <w:rPr>
          <w:rFonts w:ascii="Calibri" w:hAnsi="Calibri" w:cs="Calibri"/>
          <w:lang w:val="en-US"/>
        </w:rPr>
      </w:pPr>
    </w:p>
    <w:p w14:paraId="6DE2B73C" w14:textId="4EC6D526" w:rsidR="006E4797" w:rsidRPr="00527B77" w:rsidRDefault="00551D82" w:rsidP="00527B77">
      <w:pPr>
        <w:rPr>
          <w:b/>
          <w:lang w:val="nl-NL"/>
        </w:rPr>
      </w:pPr>
      <w:r w:rsidRPr="00527B77">
        <w:rPr>
          <w:b/>
          <w:lang w:val="nl-NL"/>
        </w:rPr>
        <w:t>REFERENCES:</w:t>
      </w:r>
    </w:p>
    <w:p w14:paraId="62F68E86" w14:textId="77777777" w:rsidR="00D5737A" w:rsidRPr="00527B77" w:rsidRDefault="00663879" w:rsidP="00D821A3">
      <w:pPr>
        <w:pStyle w:val="EndNoteBibliography"/>
      </w:pPr>
      <w:r w:rsidRPr="00527B77">
        <w:rPr>
          <w:bCs/>
          <w:noProof w:val="0"/>
        </w:rPr>
        <w:fldChar w:fldCharType="begin"/>
      </w:r>
      <w:r w:rsidRPr="00527B77">
        <w:rPr>
          <w:bCs/>
          <w:noProof w:val="0"/>
          <w:lang w:val="nl-NL"/>
        </w:rPr>
        <w:instrText xml:space="preserve"> ADDIN EN.REFLIST </w:instrText>
      </w:r>
      <w:r w:rsidRPr="00527B77">
        <w:rPr>
          <w:bCs/>
          <w:noProof w:val="0"/>
        </w:rPr>
        <w:fldChar w:fldCharType="separate"/>
      </w:r>
      <w:r w:rsidR="00D5737A" w:rsidRPr="00527B77">
        <w:rPr>
          <w:lang w:val="nl-NL"/>
        </w:rPr>
        <w:t>1</w:t>
      </w:r>
      <w:r w:rsidR="00D5737A" w:rsidRPr="00527B77">
        <w:rPr>
          <w:lang w:val="nl-NL"/>
        </w:rPr>
        <w:tab/>
        <w:t xml:space="preserve">Van Nieuwkerk, A. C. et al. </w:t>
      </w:r>
      <w:r w:rsidR="00D5737A" w:rsidRPr="00527B77">
        <w:t xml:space="preserve">Bleeding in patients undergoing transfemoral transcatheter aortic valve replacement: Incidence, trends, clinical outcomes, and predictors. </w:t>
      </w:r>
      <w:r w:rsidR="00D5737A" w:rsidRPr="00527B77">
        <w:rPr>
          <w:i/>
        </w:rPr>
        <w:t>JACC Cardiovasc Interv.</w:t>
      </w:r>
      <w:r w:rsidR="00D5737A" w:rsidRPr="00527B77">
        <w:t xml:space="preserve"> </w:t>
      </w:r>
      <w:r w:rsidR="00D5737A" w:rsidRPr="00527B77">
        <w:rPr>
          <w:b/>
        </w:rPr>
        <w:t>16</w:t>
      </w:r>
      <w:r w:rsidR="00D5737A" w:rsidRPr="00527B77">
        <w:t xml:space="preserve"> (24), 2951-2962 (2023).</w:t>
      </w:r>
    </w:p>
    <w:p w14:paraId="2FF3D263" w14:textId="793EB10F" w:rsidR="00D5737A" w:rsidRPr="00527B77" w:rsidRDefault="00D5737A" w:rsidP="00D821A3">
      <w:pPr>
        <w:pStyle w:val="EndNoteBibliography"/>
      </w:pPr>
      <w:r w:rsidRPr="00527B77">
        <w:t>2</w:t>
      </w:r>
      <w:r w:rsidRPr="00527B77">
        <w:tab/>
        <w:t xml:space="preserve">Avvedimento, M., Nuche, J., Farjat-Pasos, J. I., Rodés-Cabau, J. Bleeding events after transcatheter aortic valve replacement: </w:t>
      </w:r>
      <w:r w:rsidR="00CE38CA">
        <w:t>JACC</w:t>
      </w:r>
      <w:r w:rsidRPr="00527B77">
        <w:t xml:space="preserve"> state-of-the-art review. </w:t>
      </w:r>
      <w:r w:rsidRPr="00527B77">
        <w:rPr>
          <w:i/>
        </w:rPr>
        <w:t>J Am Coll Cardiol.</w:t>
      </w:r>
      <w:r w:rsidRPr="00527B77">
        <w:t xml:space="preserve"> </w:t>
      </w:r>
      <w:r w:rsidRPr="00527B77">
        <w:rPr>
          <w:b/>
        </w:rPr>
        <w:t>81</w:t>
      </w:r>
      <w:r w:rsidRPr="00527B77">
        <w:t xml:space="preserve"> (7), </w:t>
      </w:r>
      <w:r w:rsidRPr="00527B77">
        <w:lastRenderedPageBreak/>
        <w:t>684-702 (2023).</w:t>
      </w:r>
    </w:p>
    <w:p w14:paraId="578840F5" w14:textId="77777777" w:rsidR="00D5737A" w:rsidRPr="00527B77" w:rsidRDefault="00D5737A" w:rsidP="00D821A3">
      <w:pPr>
        <w:pStyle w:val="EndNoteBibliography"/>
      </w:pPr>
      <w:r w:rsidRPr="00527B77">
        <w:t>3</w:t>
      </w:r>
      <w:r w:rsidRPr="00527B77">
        <w:tab/>
        <w:t xml:space="preserve">Junquera, L. et al. Comparison of transfemoral versus transradial secondary access in transcatheter aortic valve replacement. </w:t>
      </w:r>
      <w:r w:rsidRPr="00527B77">
        <w:rPr>
          <w:i/>
        </w:rPr>
        <w:t>Circ Cardiovasc Interv.</w:t>
      </w:r>
      <w:r w:rsidRPr="00527B77">
        <w:t xml:space="preserve"> </w:t>
      </w:r>
      <w:r w:rsidRPr="00527B77">
        <w:rPr>
          <w:b/>
        </w:rPr>
        <w:t>13</w:t>
      </w:r>
      <w:r w:rsidRPr="00527B77">
        <w:t xml:space="preserve"> (3), e008609 (2020).</w:t>
      </w:r>
    </w:p>
    <w:p w14:paraId="2CF21228" w14:textId="77777777" w:rsidR="00D5737A" w:rsidRPr="00527B77" w:rsidRDefault="00D5737A" w:rsidP="00D821A3">
      <w:pPr>
        <w:pStyle w:val="EndNoteBibliography"/>
      </w:pPr>
      <w:r w:rsidRPr="00527B77">
        <w:t>4</w:t>
      </w:r>
      <w:r w:rsidRPr="00527B77">
        <w:tab/>
        <w:t xml:space="preserve">Allende, R. et al. Impact of the use of transradial versus transfemoral approach as secondary access in transcatheter aortic valve implantation procedures. </w:t>
      </w:r>
      <w:r w:rsidRPr="00527B77">
        <w:rPr>
          <w:i/>
        </w:rPr>
        <w:t>Am J Cardiol.</w:t>
      </w:r>
      <w:r w:rsidRPr="00527B77">
        <w:t xml:space="preserve"> </w:t>
      </w:r>
      <w:r w:rsidRPr="00527B77">
        <w:rPr>
          <w:b/>
        </w:rPr>
        <w:t>114</w:t>
      </w:r>
      <w:r w:rsidRPr="00527B77">
        <w:t xml:space="preserve"> (11), 1729-1734 (2014).</w:t>
      </w:r>
    </w:p>
    <w:p w14:paraId="2E5311C4" w14:textId="77777777" w:rsidR="00D5737A" w:rsidRPr="00527B77" w:rsidRDefault="00D5737A" w:rsidP="00D821A3">
      <w:pPr>
        <w:pStyle w:val="EndNoteBibliography"/>
      </w:pPr>
      <w:r w:rsidRPr="00527B77">
        <w:t>5</w:t>
      </w:r>
      <w:r w:rsidRPr="00527B77">
        <w:tab/>
        <w:t xml:space="preserve">Fernandez-Lopez, L. et al. Implementation of the transradial approach as an alternative vascular access for transcatheter aortic valve replacement guidance: Experience from a high-volume center. </w:t>
      </w:r>
      <w:r w:rsidRPr="00527B77">
        <w:rPr>
          <w:i/>
        </w:rPr>
        <w:t>Catheter Cardiovasc Interv.</w:t>
      </w:r>
      <w:r w:rsidRPr="00527B77">
        <w:t xml:space="preserve"> </w:t>
      </w:r>
      <w:r w:rsidRPr="00527B77">
        <w:rPr>
          <w:b/>
        </w:rPr>
        <w:t>93</w:t>
      </w:r>
      <w:r w:rsidRPr="00527B77">
        <w:t xml:space="preserve"> (7), 1367-1373 (2019).</w:t>
      </w:r>
    </w:p>
    <w:p w14:paraId="2016605E" w14:textId="77777777" w:rsidR="00D5737A" w:rsidRPr="00527B77" w:rsidRDefault="00D5737A" w:rsidP="00D821A3">
      <w:pPr>
        <w:pStyle w:val="EndNoteBibliography"/>
      </w:pPr>
      <w:r w:rsidRPr="00527B77">
        <w:t>6</w:t>
      </w:r>
      <w:r w:rsidRPr="00527B77">
        <w:tab/>
        <w:t xml:space="preserve">Costa, G. et al. Pacemaker dependency after transcatheter aortic valve implantation: Incidence, predictors and long-term outcomes. </w:t>
      </w:r>
      <w:r w:rsidRPr="00527B77">
        <w:rPr>
          <w:i/>
        </w:rPr>
        <w:t>EuroIntervention.</w:t>
      </w:r>
      <w:r w:rsidRPr="00527B77">
        <w:t xml:space="preserve"> </w:t>
      </w:r>
      <w:r w:rsidRPr="00527B77">
        <w:rPr>
          <w:b/>
        </w:rPr>
        <w:t>15</w:t>
      </w:r>
      <w:r w:rsidRPr="00527B77">
        <w:t xml:space="preserve"> (10), 875-883 (2019).</w:t>
      </w:r>
    </w:p>
    <w:p w14:paraId="7AC588CE" w14:textId="77777777" w:rsidR="00D5737A" w:rsidRPr="00527B77" w:rsidRDefault="00D5737A" w:rsidP="00D821A3">
      <w:pPr>
        <w:pStyle w:val="EndNoteBibliography"/>
      </w:pPr>
      <w:r w:rsidRPr="00527B77">
        <w:t>7</w:t>
      </w:r>
      <w:r w:rsidRPr="00527B77">
        <w:tab/>
        <w:t xml:space="preserve">Toggweiler, S. Kobza, R. Pacemaker implantation after transcatheter aortic valve: Why is this still happening? </w:t>
      </w:r>
      <w:r w:rsidRPr="00527B77">
        <w:rPr>
          <w:i/>
        </w:rPr>
        <w:t>J Thorac Dis.</w:t>
      </w:r>
      <w:r w:rsidRPr="00527B77">
        <w:t xml:space="preserve"> </w:t>
      </w:r>
      <w:r w:rsidRPr="00527B77">
        <w:rPr>
          <w:b/>
        </w:rPr>
        <w:t>10</w:t>
      </w:r>
      <w:r w:rsidRPr="00527B77">
        <w:t xml:space="preserve"> (Suppl 30), S3614-s3619 (2018).</w:t>
      </w:r>
    </w:p>
    <w:p w14:paraId="0B9C8308" w14:textId="77777777" w:rsidR="00D5737A" w:rsidRPr="00527B77" w:rsidRDefault="00D5737A" w:rsidP="00D821A3">
      <w:pPr>
        <w:pStyle w:val="EndNoteBibliography"/>
      </w:pPr>
      <w:r w:rsidRPr="00527B77">
        <w:t>8</w:t>
      </w:r>
      <w:r w:rsidRPr="00527B77">
        <w:tab/>
        <w:t xml:space="preserve">Faurie, B. et al. Left ventricular rapid pacing via the valve delivery guidewire in transcatheter aortic valve replacement. </w:t>
      </w:r>
      <w:r w:rsidRPr="00527B77">
        <w:rPr>
          <w:i/>
        </w:rPr>
        <w:t>JACC Cardiovasc Interv.</w:t>
      </w:r>
      <w:r w:rsidRPr="00527B77">
        <w:t xml:space="preserve"> </w:t>
      </w:r>
      <w:r w:rsidRPr="00527B77">
        <w:rPr>
          <w:b/>
        </w:rPr>
        <w:t>12</w:t>
      </w:r>
      <w:r w:rsidRPr="00527B77">
        <w:t xml:space="preserve"> (24), 2449-2459 (2019).</w:t>
      </w:r>
    </w:p>
    <w:p w14:paraId="6508BFBD" w14:textId="2EC11361" w:rsidR="00D5737A" w:rsidRPr="00527B77" w:rsidRDefault="00D5737A" w:rsidP="00D821A3">
      <w:pPr>
        <w:pStyle w:val="EndNoteBibliography"/>
      </w:pPr>
      <w:r w:rsidRPr="00527B77">
        <w:t>9</w:t>
      </w:r>
      <w:r w:rsidRPr="00527B77">
        <w:tab/>
        <w:t xml:space="preserve">Berman, E. et al. Contemporary review of the methods for rapid ventricular pacing during transcatheter aortic valve replacement. </w:t>
      </w:r>
      <w:r w:rsidR="009C1730" w:rsidRPr="009C1730">
        <w:rPr>
          <w:i/>
        </w:rPr>
        <w:t xml:space="preserve">Struct Heart. </w:t>
      </w:r>
      <w:r w:rsidR="009C1730" w:rsidRPr="009C1730">
        <w:rPr>
          <w:b/>
          <w:bCs/>
          <w:iCs/>
        </w:rPr>
        <w:t>9</w:t>
      </w:r>
      <w:r w:rsidR="009C1730">
        <w:rPr>
          <w:iCs/>
        </w:rPr>
        <w:t xml:space="preserve"> </w:t>
      </w:r>
      <w:r w:rsidR="009C1730" w:rsidRPr="009C1730">
        <w:rPr>
          <w:iCs/>
        </w:rPr>
        <w:t>(2)</w:t>
      </w:r>
      <w:r w:rsidR="009C1730">
        <w:rPr>
          <w:iCs/>
        </w:rPr>
        <w:t xml:space="preserve">, </w:t>
      </w:r>
      <w:r w:rsidR="009C1730" w:rsidRPr="009C1730">
        <w:rPr>
          <w:iCs/>
        </w:rPr>
        <w:t>100306</w:t>
      </w:r>
      <w:r w:rsidR="009C1730">
        <w:rPr>
          <w:iCs/>
        </w:rPr>
        <w:t xml:space="preserve"> </w:t>
      </w:r>
      <w:r w:rsidRPr="00527B77">
        <w:t>(2024).</w:t>
      </w:r>
    </w:p>
    <w:p w14:paraId="696C7273" w14:textId="77777777" w:rsidR="00D5737A" w:rsidRPr="00527B77" w:rsidRDefault="00D5737A" w:rsidP="00D821A3">
      <w:pPr>
        <w:pStyle w:val="EndNoteBibliography"/>
      </w:pPr>
      <w:r w:rsidRPr="00527B77">
        <w:t>10</w:t>
      </w:r>
      <w:r w:rsidRPr="00527B77">
        <w:tab/>
        <w:t xml:space="preserve">Hokken, T. W. et al. Insights in a restricted temporary pacemaker strategy in a lean transcatheter aortic valve implantation program. </w:t>
      </w:r>
      <w:r w:rsidRPr="00527B77">
        <w:rPr>
          <w:i/>
        </w:rPr>
        <w:t>Catheter Cardiovasc Interv.</w:t>
      </w:r>
      <w:r w:rsidRPr="00527B77">
        <w:t xml:space="preserve"> </w:t>
      </w:r>
      <w:r w:rsidRPr="00527B77">
        <w:rPr>
          <w:b/>
        </w:rPr>
        <w:t>99</w:t>
      </w:r>
      <w:r w:rsidRPr="00527B77">
        <w:t xml:space="preserve"> (4), 1197-1205 (2022).</w:t>
      </w:r>
    </w:p>
    <w:p w14:paraId="79F89335" w14:textId="01FB73CA" w:rsidR="00D5737A" w:rsidRPr="00527B77" w:rsidRDefault="00D5737A" w:rsidP="00D821A3">
      <w:pPr>
        <w:pStyle w:val="EndNoteBibliography"/>
      </w:pPr>
      <w:r w:rsidRPr="00527B77">
        <w:t>11</w:t>
      </w:r>
      <w:r w:rsidRPr="00527B77">
        <w:tab/>
        <w:t xml:space="preserve">Rooijakkers, M. J. P. et al. Using upper arm vein as temporary pacemaker access site: A next step in minimizing the invasiveness of transcatheter aortic valve replacement. </w:t>
      </w:r>
      <w:r w:rsidRPr="00527B77">
        <w:rPr>
          <w:i/>
        </w:rPr>
        <w:t>J Clin Med.</w:t>
      </w:r>
      <w:r w:rsidRPr="00527B77">
        <w:t xml:space="preserve"> </w:t>
      </w:r>
      <w:r w:rsidRPr="00527B77">
        <w:rPr>
          <w:b/>
        </w:rPr>
        <w:t>13</w:t>
      </w:r>
      <w:r w:rsidRPr="00527B77">
        <w:t xml:space="preserve"> (3),</w:t>
      </w:r>
      <w:r w:rsidR="00527B77">
        <w:t xml:space="preserve"> </w:t>
      </w:r>
      <w:r w:rsidR="00F36A94">
        <w:t xml:space="preserve">651 </w:t>
      </w:r>
      <w:r w:rsidRPr="00527B77">
        <w:t>(2024).</w:t>
      </w:r>
    </w:p>
    <w:p w14:paraId="152D1007" w14:textId="77777777" w:rsidR="00D5737A" w:rsidRPr="00527B77" w:rsidRDefault="00D5737A" w:rsidP="00D821A3">
      <w:pPr>
        <w:pStyle w:val="EndNoteBibliography"/>
      </w:pPr>
      <w:r w:rsidRPr="00527B77">
        <w:t>12</w:t>
      </w:r>
      <w:r w:rsidRPr="00527B77">
        <w:tab/>
        <w:t xml:space="preserve">Rooijakkers, M. J. P. et al. Upper extremity versus lower extremity for secondary access during transcatheter aortic valve implantation: Rationale and design of the randomised tavi xs trial. </w:t>
      </w:r>
      <w:r w:rsidRPr="00527B77">
        <w:rPr>
          <w:i/>
        </w:rPr>
        <w:t>Neth Heart J.</w:t>
      </w:r>
      <w:r w:rsidRPr="00527B77">
        <w:t xml:space="preserve"> </w:t>
      </w:r>
      <w:r w:rsidRPr="00527B77">
        <w:rPr>
          <w:b/>
        </w:rPr>
        <w:t>32</w:t>
      </w:r>
      <w:r w:rsidRPr="00527B77">
        <w:t xml:space="preserve"> (7-8), 270-275 (2024).</w:t>
      </w:r>
    </w:p>
    <w:p w14:paraId="0A029DE7" w14:textId="77777777" w:rsidR="00D5737A" w:rsidRPr="00527B77" w:rsidRDefault="00D5737A" w:rsidP="00D821A3">
      <w:pPr>
        <w:pStyle w:val="EndNoteBibliography"/>
      </w:pPr>
      <w:r w:rsidRPr="00527B77">
        <w:t>13</w:t>
      </w:r>
      <w:r w:rsidRPr="00527B77">
        <w:tab/>
        <w:t xml:space="preserve">Vendrik, J. et al. Early mobilisation after transfemoral transcatheter aortic valve implantation: Results of the mobitavi trial. </w:t>
      </w:r>
      <w:r w:rsidRPr="00527B77">
        <w:rPr>
          <w:i/>
        </w:rPr>
        <w:t>Neth Heart J.</w:t>
      </w:r>
      <w:r w:rsidRPr="00527B77">
        <w:t xml:space="preserve"> </w:t>
      </w:r>
      <w:r w:rsidRPr="00527B77">
        <w:rPr>
          <w:b/>
        </w:rPr>
        <w:t>28</w:t>
      </w:r>
      <w:r w:rsidRPr="00527B77">
        <w:t xml:space="preserve"> (5), 240-248 (2020).</w:t>
      </w:r>
    </w:p>
    <w:p w14:paraId="6EAD41D6" w14:textId="77777777" w:rsidR="00D5737A" w:rsidRPr="00527B77" w:rsidRDefault="00D5737A" w:rsidP="00D821A3">
      <w:pPr>
        <w:pStyle w:val="EndNoteBibliography"/>
      </w:pPr>
      <w:r w:rsidRPr="00527B77">
        <w:t>14</w:t>
      </w:r>
      <w:r w:rsidRPr="00527B77">
        <w:tab/>
        <w:t xml:space="preserve">Van Der Wulp, K. et al. Delirium after tavr: Crosspassing the limit of resilience. </w:t>
      </w:r>
      <w:r w:rsidRPr="00527B77">
        <w:rPr>
          <w:i/>
        </w:rPr>
        <w:t>JACC Cardiovasc Interv.</w:t>
      </w:r>
      <w:r w:rsidRPr="00527B77">
        <w:t xml:space="preserve"> </w:t>
      </w:r>
      <w:r w:rsidRPr="00527B77">
        <w:rPr>
          <w:b/>
        </w:rPr>
        <w:t>13</w:t>
      </w:r>
      <w:r w:rsidRPr="00527B77">
        <w:t xml:space="preserve"> (21), 2453-2466 (2020).</w:t>
      </w:r>
    </w:p>
    <w:p w14:paraId="008A3013" w14:textId="77777777" w:rsidR="00D5737A" w:rsidRPr="00527B77" w:rsidRDefault="00D5737A" w:rsidP="00D821A3">
      <w:pPr>
        <w:pStyle w:val="EndNoteBibliography"/>
      </w:pPr>
      <w:r w:rsidRPr="00527B77">
        <w:t>15</w:t>
      </w:r>
      <w:r w:rsidRPr="00527B77">
        <w:tab/>
        <w:t xml:space="preserve">Huded, C. P. et al. The impact of delirium on healthcare utilization and survival after transcatheter aortic valve replacement. </w:t>
      </w:r>
      <w:r w:rsidRPr="00527B77">
        <w:rPr>
          <w:i/>
        </w:rPr>
        <w:t>Catheter Cardiovasc Interv.</w:t>
      </w:r>
      <w:r w:rsidRPr="00527B77">
        <w:t xml:space="preserve"> </w:t>
      </w:r>
      <w:r w:rsidRPr="00527B77">
        <w:rPr>
          <w:b/>
        </w:rPr>
        <w:t>89</w:t>
      </w:r>
      <w:r w:rsidRPr="00527B77">
        <w:t xml:space="preserve"> (7), 1286-1291 (2017).</w:t>
      </w:r>
    </w:p>
    <w:p w14:paraId="433E463F" w14:textId="77777777" w:rsidR="00D5737A" w:rsidRPr="00527B77" w:rsidRDefault="00D5737A" w:rsidP="00D821A3">
      <w:pPr>
        <w:pStyle w:val="EndNoteBibliography"/>
      </w:pPr>
      <w:r w:rsidRPr="00527B77">
        <w:t>16</w:t>
      </w:r>
      <w:r w:rsidRPr="00527B77">
        <w:tab/>
        <w:t xml:space="preserve">Eide, L. S. et al. Readmissions and mortality in delirious versus non-delirious octogenarian patients after aortic valve therapy: A prospective cohort study. </w:t>
      </w:r>
      <w:r w:rsidRPr="00527B77">
        <w:rPr>
          <w:i/>
        </w:rPr>
        <w:t>BMJ Open.</w:t>
      </w:r>
      <w:r w:rsidRPr="00527B77">
        <w:t xml:space="preserve"> </w:t>
      </w:r>
      <w:r w:rsidRPr="00527B77">
        <w:rPr>
          <w:b/>
        </w:rPr>
        <w:t>6</w:t>
      </w:r>
      <w:r w:rsidRPr="00527B77">
        <w:t xml:space="preserve"> (10), e012683 (2016).</w:t>
      </w:r>
    </w:p>
    <w:p w14:paraId="3F271C62" w14:textId="3B6518C7" w:rsidR="00D5737A" w:rsidRPr="00527B77" w:rsidRDefault="00D5737A" w:rsidP="00D821A3">
      <w:pPr>
        <w:pStyle w:val="EndNoteBibliography"/>
      </w:pPr>
      <w:r w:rsidRPr="00527B77">
        <w:t>17</w:t>
      </w:r>
      <w:r w:rsidRPr="00527B77">
        <w:tab/>
        <w:t xml:space="preserve">Versteeg, G. </w:t>
      </w:r>
      <w:r w:rsidR="00312776">
        <w:t>A.</w:t>
      </w:r>
      <w:r w:rsidRPr="00527B77">
        <w:t xml:space="preserve"> A. et al. Upper- vs lower-extremity secondary access during transcatheter aortic valve implantation: A randomized clinical trial. </w:t>
      </w:r>
      <w:r w:rsidRPr="00527B77">
        <w:rPr>
          <w:i/>
        </w:rPr>
        <w:t>JAMA Netw Open.</w:t>
      </w:r>
      <w:r w:rsidRPr="00527B77">
        <w:t xml:space="preserve"> </w:t>
      </w:r>
      <w:r w:rsidRPr="00527B77">
        <w:rPr>
          <w:b/>
        </w:rPr>
        <w:t>7</w:t>
      </w:r>
      <w:r w:rsidRPr="00527B77">
        <w:t xml:space="preserve"> (10), e2438578 (2024).</w:t>
      </w:r>
    </w:p>
    <w:p w14:paraId="14EA71F1" w14:textId="77777777" w:rsidR="00D5737A" w:rsidRPr="00527B77" w:rsidRDefault="00D5737A" w:rsidP="00D821A3">
      <w:pPr>
        <w:pStyle w:val="EndNoteBibliography"/>
      </w:pPr>
      <w:r w:rsidRPr="00527B77">
        <w:t>18</w:t>
      </w:r>
      <w:r w:rsidRPr="00527B77">
        <w:tab/>
        <w:t xml:space="preserve">Jolly, S. S. et al. Radial versus femoral access for coronary angiography and intervention in patients with acute coronary syndromes (rival): A randomised, parallel group, multicentre trial. </w:t>
      </w:r>
      <w:r w:rsidRPr="00527B77">
        <w:rPr>
          <w:i/>
        </w:rPr>
        <w:t>Lancet.</w:t>
      </w:r>
      <w:r w:rsidRPr="00527B77">
        <w:t xml:space="preserve"> </w:t>
      </w:r>
      <w:r w:rsidRPr="00527B77">
        <w:rPr>
          <w:b/>
        </w:rPr>
        <w:t>377</w:t>
      </w:r>
      <w:r w:rsidRPr="00527B77">
        <w:t xml:space="preserve"> (9775), 1409-1420 (2011).</w:t>
      </w:r>
    </w:p>
    <w:p w14:paraId="020A12D4" w14:textId="4335B745" w:rsidR="00D5737A" w:rsidRPr="00527B77" w:rsidRDefault="00D5737A" w:rsidP="00D821A3">
      <w:pPr>
        <w:pStyle w:val="EndNoteBibliography"/>
      </w:pPr>
      <w:r w:rsidRPr="00527B77">
        <w:t>19</w:t>
      </w:r>
      <w:r w:rsidRPr="00527B77">
        <w:tab/>
        <w:t xml:space="preserve">Hamon, M. et al. Consensus document on the radial approach in percutaneous cardiovascular interventions: Position paper by the european association of percutaneous cardiovascular interventions and working groups on acute cardiac care and thrombosis of the european society of cardiology. </w:t>
      </w:r>
      <w:r w:rsidRPr="00527B77">
        <w:rPr>
          <w:i/>
        </w:rPr>
        <w:t>EuroIntervention.</w:t>
      </w:r>
      <w:r w:rsidRPr="00527B77">
        <w:t xml:space="preserve"> </w:t>
      </w:r>
      <w:r w:rsidRPr="00527B77">
        <w:rPr>
          <w:b/>
        </w:rPr>
        <w:t>8</w:t>
      </w:r>
      <w:r w:rsidRPr="00527B77">
        <w:t xml:space="preserve"> (11), 1242-1251 (2013).</w:t>
      </w:r>
    </w:p>
    <w:p w14:paraId="0A831660" w14:textId="77777777" w:rsidR="00D5737A" w:rsidRPr="00527B77" w:rsidRDefault="00D5737A" w:rsidP="00D821A3">
      <w:pPr>
        <w:pStyle w:val="EndNoteBibliography"/>
      </w:pPr>
      <w:r w:rsidRPr="00527B77">
        <w:t>20</w:t>
      </w:r>
      <w:r w:rsidRPr="00527B77">
        <w:tab/>
        <w:t xml:space="preserve">Leon, M. B. et al. Transcatheter aortic-valve implantation for aortic stenosis in patients </w:t>
      </w:r>
      <w:r w:rsidRPr="00527B77">
        <w:lastRenderedPageBreak/>
        <w:t xml:space="preserve">who cannot undergo surgery. </w:t>
      </w:r>
      <w:r w:rsidRPr="00527B77">
        <w:rPr>
          <w:i/>
        </w:rPr>
        <w:t>N Engl J Med.</w:t>
      </w:r>
      <w:r w:rsidRPr="00527B77">
        <w:t xml:space="preserve"> </w:t>
      </w:r>
      <w:r w:rsidRPr="00527B77">
        <w:rPr>
          <w:b/>
        </w:rPr>
        <w:t>363</w:t>
      </w:r>
      <w:r w:rsidRPr="00527B77">
        <w:t xml:space="preserve"> (17), 1597-1607 (2010).</w:t>
      </w:r>
    </w:p>
    <w:p w14:paraId="4C7EF98A" w14:textId="77777777" w:rsidR="00D5737A" w:rsidRPr="00527B77" w:rsidRDefault="00D5737A" w:rsidP="00D821A3">
      <w:pPr>
        <w:pStyle w:val="EndNoteBibliography"/>
      </w:pPr>
      <w:r w:rsidRPr="00527B77">
        <w:t>21</w:t>
      </w:r>
      <w:r w:rsidRPr="00527B77">
        <w:tab/>
        <w:t xml:space="preserve">Leon, M. B. et al. Transcatheter or surgical aortic-valve replacement in intermediate-risk patients. </w:t>
      </w:r>
      <w:r w:rsidRPr="00527B77">
        <w:rPr>
          <w:i/>
        </w:rPr>
        <w:t>N Engl J Med.</w:t>
      </w:r>
      <w:r w:rsidRPr="00527B77">
        <w:t xml:space="preserve"> </w:t>
      </w:r>
      <w:r w:rsidRPr="00527B77">
        <w:rPr>
          <w:b/>
        </w:rPr>
        <w:t>374</w:t>
      </w:r>
      <w:r w:rsidRPr="00527B77">
        <w:t xml:space="preserve"> (17), 1609-1620 (2016).</w:t>
      </w:r>
    </w:p>
    <w:p w14:paraId="0336020D" w14:textId="77777777" w:rsidR="00D5737A" w:rsidRPr="00527B77" w:rsidRDefault="00D5737A" w:rsidP="00D821A3">
      <w:pPr>
        <w:pStyle w:val="EndNoteBibliography"/>
      </w:pPr>
      <w:r w:rsidRPr="00527B77">
        <w:t>22</w:t>
      </w:r>
      <w:r w:rsidRPr="00527B77">
        <w:tab/>
        <w:t xml:space="preserve">Mack, M. J. et al. Transcatheter aortic-valve replacement with a balloon-expandable valve in low-risk patients. </w:t>
      </w:r>
      <w:r w:rsidRPr="00527B77">
        <w:rPr>
          <w:i/>
        </w:rPr>
        <w:t>N Engl J Med.</w:t>
      </w:r>
      <w:r w:rsidRPr="00527B77">
        <w:t xml:space="preserve"> </w:t>
      </w:r>
      <w:r w:rsidRPr="00527B77">
        <w:rPr>
          <w:b/>
        </w:rPr>
        <w:t>380</w:t>
      </w:r>
      <w:r w:rsidRPr="00527B77">
        <w:t xml:space="preserve"> (18), 1695-1705 (2019).</w:t>
      </w:r>
    </w:p>
    <w:p w14:paraId="69B08D29" w14:textId="77777777" w:rsidR="00D5737A" w:rsidRPr="00527B77" w:rsidRDefault="00D5737A" w:rsidP="00D821A3">
      <w:pPr>
        <w:pStyle w:val="EndNoteBibliography"/>
      </w:pPr>
      <w:r w:rsidRPr="00527B77">
        <w:t>23</w:t>
      </w:r>
      <w:r w:rsidRPr="00527B77">
        <w:tab/>
        <w:t xml:space="preserve">Barbanti, M. et al. Optimising patient discharge management after transfemoral transcatheter aortic valve implantation: The multicentre european fast-tavi trial. </w:t>
      </w:r>
      <w:r w:rsidRPr="00527B77">
        <w:rPr>
          <w:i/>
        </w:rPr>
        <w:t>EuroIntervention.</w:t>
      </w:r>
      <w:r w:rsidRPr="00527B77">
        <w:t xml:space="preserve"> </w:t>
      </w:r>
      <w:r w:rsidRPr="00527B77">
        <w:rPr>
          <w:b/>
        </w:rPr>
        <w:t>15</w:t>
      </w:r>
      <w:r w:rsidRPr="00527B77">
        <w:t xml:space="preserve"> (2), 147-154 (2019).</w:t>
      </w:r>
    </w:p>
    <w:p w14:paraId="662EECEC" w14:textId="77777777" w:rsidR="00D5737A" w:rsidRPr="00527B77" w:rsidRDefault="00D5737A" w:rsidP="00D821A3">
      <w:pPr>
        <w:pStyle w:val="EndNoteBibliography"/>
      </w:pPr>
      <w:r w:rsidRPr="00527B77">
        <w:t>24</w:t>
      </w:r>
      <w:r w:rsidRPr="00527B77">
        <w:tab/>
        <w:t xml:space="preserve">Durand, E. et al. Reducing length of stay after transfemoral transcatheter aortic valve implantation: The fast-tavi ii trial. </w:t>
      </w:r>
      <w:r w:rsidRPr="00527B77">
        <w:rPr>
          <w:i/>
        </w:rPr>
        <w:t>Eur Heart J.</w:t>
      </w:r>
      <w:r w:rsidRPr="00527B77">
        <w:t xml:space="preserve"> </w:t>
      </w:r>
      <w:r w:rsidRPr="00527B77">
        <w:rPr>
          <w:b/>
        </w:rPr>
        <w:t>45</w:t>
      </w:r>
      <w:r w:rsidRPr="00527B77">
        <w:t xml:space="preserve"> (11), 952-962 (2024).</w:t>
      </w:r>
    </w:p>
    <w:p w14:paraId="039C561C" w14:textId="4A277135" w:rsidR="00516914" w:rsidRPr="00527B77" w:rsidRDefault="00663879" w:rsidP="00D821A3">
      <w:pPr>
        <w:pStyle w:val="EndNoteBibliography"/>
        <w:rPr>
          <w:bCs/>
          <w:noProof w:val="0"/>
        </w:rPr>
      </w:pPr>
      <w:r w:rsidRPr="00527B77">
        <w:rPr>
          <w:bCs/>
          <w:noProof w:val="0"/>
        </w:rPr>
        <w:fldChar w:fldCharType="end"/>
      </w:r>
    </w:p>
    <w:sectPr w:rsidR="00516914" w:rsidRPr="00527B77" w:rsidSect="004471DF">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605"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8B01C" w14:textId="77777777" w:rsidR="00C46ECC" w:rsidRDefault="00C46ECC">
      <w:r>
        <w:separator/>
      </w:r>
    </w:p>
  </w:endnote>
  <w:endnote w:type="continuationSeparator" w:id="0">
    <w:p w14:paraId="1C874B13" w14:textId="77777777" w:rsidR="00C46ECC" w:rsidRDefault="00C46E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4908381"/>
      <w:docPartObj>
        <w:docPartGallery w:val="Page Numbers (Bottom of Page)"/>
        <w:docPartUnique/>
      </w:docPartObj>
    </w:sdtPr>
    <w:sdtContent>
      <w:p w14:paraId="00354209" w14:textId="6BA42350" w:rsidR="004471DF" w:rsidRDefault="004471DF">
        <w:pPr>
          <w:pStyle w:val="Voettekst"/>
          <w:jc w:val="right"/>
        </w:pPr>
        <w:r>
          <w:fldChar w:fldCharType="begin"/>
        </w:r>
        <w:r>
          <w:instrText>PAGE   \* MERGEFORMAT</w:instrText>
        </w:r>
        <w:r>
          <w:fldChar w:fldCharType="separate"/>
        </w:r>
        <w:r>
          <w:rPr>
            <w:lang w:val="nl-NL"/>
          </w:rPr>
          <w:t>2</w:t>
        </w:r>
        <w:r>
          <w:fldChar w:fldCharType="end"/>
        </w:r>
      </w:p>
    </w:sdtContent>
  </w:sdt>
  <w:p w14:paraId="74F899E8" w14:textId="77777777" w:rsidR="004471DF" w:rsidRDefault="004471DF">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885805"/>
      <w:docPartObj>
        <w:docPartGallery w:val="Page Numbers (Bottom of Page)"/>
        <w:docPartUnique/>
      </w:docPartObj>
    </w:sdtPr>
    <w:sdtContent>
      <w:p w14:paraId="05DDBB69" w14:textId="4C09C380" w:rsidR="004471DF" w:rsidRDefault="004471DF">
        <w:pPr>
          <w:pStyle w:val="Voettekst"/>
          <w:jc w:val="right"/>
        </w:pPr>
        <w:r>
          <w:fldChar w:fldCharType="begin"/>
        </w:r>
        <w:r>
          <w:instrText>PAGE   \* MERGEFORMAT</w:instrText>
        </w:r>
        <w:r>
          <w:fldChar w:fldCharType="separate"/>
        </w:r>
        <w:r>
          <w:rPr>
            <w:lang w:val="nl-NL"/>
          </w:rPr>
          <w:t>2</w:t>
        </w:r>
        <w:r>
          <w:fldChar w:fldCharType="end"/>
        </w:r>
      </w:p>
    </w:sdtContent>
  </w:sdt>
  <w:p w14:paraId="33B019E2" w14:textId="77777777" w:rsidR="004471DF" w:rsidRDefault="004471DF">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FBBAB" w14:textId="77777777" w:rsidR="00C46ECC" w:rsidRDefault="00C46ECC">
      <w:r>
        <w:separator/>
      </w:r>
    </w:p>
  </w:footnote>
  <w:footnote w:type="continuationSeparator" w:id="0">
    <w:p w14:paraId="3F13D358" w14:textId="77777777" w:rsidR="00C46ECC" w:rsidRDefault="00C46E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A8197E5"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B3DEA"/>
    <w:multiLevelType w:val="hybridMultilevel"/>
    <w:tmpl w:val="E006E4AE"/>
    <w:lvl w:ilvl="0" w:tplc="0413000F">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72A7B84"/>
    <w:multiLevelType w:val="multilevel"/>
    <w:tmpl w:val="B76A158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bCs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492CAE"/>
    <w:multiLevelType w:val="hybridMultilevel"/>
    <w:tmpl w:val="FE3E3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B551DA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4916765"/>
    <w:multiLevelType w:val="multilevel"/>
    <w:tmpl w:val="3146AA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A2B9F"/>
    <w:multiLevelType w:val="multilevel"/>
    <w:tmpl w:val="501C97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B5F0D"/>
    <w:multiLevelType w:val="hybridMultilevel"/>
    <w:tmpl w:val="E746F1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44A4FB0"/>
    <w:multiLevelType w:val="multilevel"/>
    <w:tmpl w:val="1B7E1108"/>
    <w:lvl w:ilvl="0">
      <w:start w:val="1"/>
      <w:numFmt w:val="decimal"/>
      <w:lvlText w:val="%1"/>
      <w:lvlJc w:val="left"/>
      <w:pPr>
        <w:ind w:left="360" w:hanging="360"/>
      </w:pPr>
      <w:rPr>
        <w:rFonts w:hint="default"/>
        <w:u w:val="none"/>
      </w:rPr>
    </w:lvl>
    <w:lvl w:ilvl="1">
      <w:start w:val="7"/>
      <w:numFmt w:val="decimal"/>
      <w:lvlText w:val="%1.%2"/>
      <w:lvlJc w:val="left"/>
      <w:pPr>
        <w:ind w:left="360" w:hanging="360"/>
      </w:pPr>
      <w:rPr>
        <w:rFonts w:hint="default"/>
        <w:u w:val="none"/>
      </w:rPr>
    </w:lvl>
    <w:lvl w:ilvl="2">
      <w:start w:val="1"/>
      <w:numFmt w:val="decimal"/>
      <w:lvlText w:val="%1.%2.%3"/>
      <w:lvlJc w:val="left"/>
      <w:pPr>
        <w:ind w:left="720" w:hanging="720"/>
      </w:pPr>
      <w:rPr>
        <w:rFonts w:hint="default"/>
        <w:i w:val="0"/>
        <w:iCs w:val="0"/>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26" w15:restartNumberingAfterBreak="0">
    <w:nsid w:val="54894690"/>
    <w:multiLevelType w:val="multilevel"/>
    <w:tmpl w:val="501C97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B620AEF"/>
    <w:multiLevelType w:val="multilevel"/>
    <w:tmpl w:val="556C67E2"/>
    <w:lvl w:ilvl="0">
      <w:start w:val="1"/>
      <w:numFmt w:val="decimal"/>
      <w:lvlText w:val="%1."/>
      <w:lvlJc w:val="left"/>
      <w:pPr>
        <w:ind w:left="360" w:hanging="360"/>
      </w:pPr>
      <w:rPr>
        <w:rFonts w:hint="default"/>
        <w:i/>
        <w:iCs/>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EDA2715"/>
    <w:multiLevelType w:val="hybridMultilevel"/>
    <w:tmpl w:val="45228D90"/>
    <w:lvl w:ilvl="0" w:tplc="0413000F">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653435F7"/>
    <w:multiLevelType w:val="multilevel"/>
    <w:tmpl w:val="0A2EF0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i w:val="0"/>
        <w:iCs w:val="0"/>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71FF21CD"/>
    <w:multiLevelType w:val="hybridMultilevel"/>
    <w:tmpl w:val="DF36CC48"/>
    <w:lvl w:ilvl="0" w:tplc="B66CEE4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58039D"/>
    <w:multiLevelType w:val="multilevel"/>
    <w:tmpl w:val="556C67E2"/>
    <w:lvl w:ilvl="0">
      <w:start w:val="1"/>
      <w:numFmt w:val="decimal"/>
      <w:lvlText w:val="%1."/>
      <w:lvlJc w:val="left"/>
      <w:pPr>
        <w:ind w:left="360" w:hanging="360"/>
      </w:pPr>
      <w:rPr>
        <w:rFonts w:hint="default"/>
        <w:i/>
        <w:iCs/>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7873838">
    <w:abstractNumId w:val="13"/>
  </w:num>
  <w:num w:numId="2" w16cid:durableId="39281250">
    <w:abstractNumId w:val="20"/>
  </w:num>
  <w:num w:numId="3" w16cid:durableId="818115458">
    <w:abstractNumId w:val="31"/>
  </w:num>
  <w:num w:numId="4" w16cid:durableId="1920092837">
    <w:abstractNumId w:val="7"/>
  </w:num>
  <w:num w:numId="5" w16cid:durableId="1034384034">
    <w:abstractNumId w:val="23"/>
  </w:num>
  <w:num w:numId="6" w16cid:durableId="830675181">
    <w:abstractNumId w:val="30"/>
  </w:num>
  <w:num w:numId="7" w16cid:durableId="999232196">
    <w:abstractNumId w:val="14"/>
  </w:num>
  <w:num w:numId="8" w16cid:durableId="671953100">
    <w:abstractNumId w:val="18"/>
  </w:num>
  <w:num w:numId="9" w16cid:durableId="1115559241">
    <w:abstractNumId w:val="8"/>
  </w:num>
  <w:num w:numId="10" w16cid:durableId="2063945873">
    <w:abstractNumId w:val="17"/>
  </w:num>
  <w:num w:numId="11" w16cid:durableId="1386564790">
    <w:abstractNumId w:val="22"/>
  </w:num>
  <w:num w:numId="12" w16cid:durableId="1402290060">
    <w:abstractNumId w:val="11"/>
  </w:num>
  <w:num w:numId="13" w16cid:durableId="1943687325">
    <w:abstractNumId w:val="35"/>
  </w:num>
  <w:num w:numId="14" w16cid:durableId="523321990">
    <w:abstractNumId w:val="33"/>
  </w:num>
  <w:num w:numId="15" w16cid:durableId="1207832172">
    <w:abstractNumId w:val="12"/>
  </w:num>
  <w:num w:numId="16" w16cid:durableId="729309460">
    <w:abstractNumId w:val="6"/>
  </w:num>
  <w:num w:numId="17" w16cid:durableId="1993367263">
    <w:abstractNumId w:val="5"/>
  </w:num>
  <w:num w:numId="18" w16cid:durableId="741756330">
    <w:abstractNumId w:val="19"/>
  </w:num>
  <w:num w:numId="19" w16cid:durableId="422337416">
    <w:abstractNumId w:val="10"/>
  </w:num>
  <w:num w:numId="20" w16cid:durableId="1298028074">
    <w:abstractNumId w:val="24"/>
  </w:num>
  <w:num w:numId="21" w16cid:durableId="32853163">
    <w:abstractNumId w:val="3"/>
  </w:num>
  <w:num w:numId="22" w16cid:durableId="633102361">
    <w:abstractNumId w:val="4"/>
  </w:num>
  <w:num w:numId="23" w16cid:durableId="778795781">
    <w:abstractNumId w:val="21"/>
  </w:num>
  <w:num w:numId="24" w16cid:durableId="1991522626">
    <w:abstractNumId w:val="27"/>
  </w:num>
  <w:num w:numId="25" w16cid:durableId="1929387098">
    <w:abstractNumId w:val="26"/>
  </w:num>
  <w:num w:numId="26" w16cid:durableId="2131775165">
    <w:abstractNumId w:val="9"/>
  </w:num>
  <w:num w:numId="27" w16cid:durableId="1796870820">
    <w:abstractNumId w:val="2"/>
  </w:num>
  <w:num w:numId="28" w16cid:durableId="305164556">
    <w:abstractNumId w:val="16"/>
  </w:num>
  <w:num w:numId="29" w16cid:durableId="674964283">
    <w:abstractNumId w:val="32"/>
  </w:num>
  <w:num w:numId="30" w16cid:durableId="706757246">
    <w:abstractNumId w:val="34"/>
  </w:num>
  <w:num w:numId="31" w16cid:durableId="1663317974">
    <w:abstractNumId w:val="29"/>
  </w:num>
  <w:num w:numId="32" w16cid:durableId="1394623589">
    <w:abstractNumId w:val="25"/>
  </w:num>
  <w:num w:numId="33" w16cid:durableId="1922174285">
    <w:abstractNumId w:val="15"/>
  </w:num>
  <w:num w:numId="34" w16cid:durableId="959608766">
    <w:abstractNumId w:val="0"/>
  </w:num>
  <w:num w:numId="35" w16cid:durableId="1725444880">
    <w:abstractNumId w:val="28"/>
  </w:num>
  <w:num w:numId="36" w16cid:durableId="10970165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rzzweosep9fe9waf59eai0xstdr2v00dp&quot;&gt;EndNote_JoVE protocol&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6E4797"/>
    <w:rsid w:val="000017E3"/>
    <w:rsid w:val="00001BD9"/>
    <w:rsid w:val="0000515B"/>
    <w:rsid w:val="000062EC"/>
    <w:rsid w:val="000109A5"/>
    <w:rsid w:val="00011457"/>
    <w:rsid w:val="00013652"/>
    <w:rsid w:val="000150B7"/>
    <w:rsid w:val="00015B8D"/>
    <w:rsid w:val="00021FEC"/>
    <w:rsid w:val="000303C0"/>
    <w:rsid w:val="00030F10"/>
    <w:rsid w:val="000325B3"/>
    <w:rsid w:val="00034DD1"/>
    <w:rsid w:val="00041122"/>
    <w:rsid w:val="0004355D"/>
    <w:rsid w:val="000442B7"/>
    <w:rsid w:val="000463A5"/>
    <w:rsid w:val="000464F6"/>
    <w:rsid w:val="0005570D"/>
    <w:rsid w:val="00057B67"/>
    <w:rsid w:val="00061A61"/>
    <w:rsid w:val="00061E0E"/>
    <w:rsid w:val="000627B3"/>
    <w:rsid w:val="00062B6D"/>
    <w:rsid w:val="00064D83"/>
    <w:rsid w:val="00066D2B"/>
    <w:rsid w:val="0007506F"/>
    <w:rsid w:val="00075A9A"/>
    <w:rsid w:val="0007612D"/>
    <w:rsid w:val="00076815"/>
    <w:rsid w:val="00076C89"/>
    <w:rsid w:val="00081BBC"/>
    <w:rsid w:val="00081F44"/>
    <w:rsid w:val="00082787"/>
    <w:rsid w:val="00082A5F"/>
    <w:rsid w:val="000857C0"/>
    <w:rsid w:val="000941A2"/>
    <w:rsid w:val="00094A3F"/>
    <w:rsid w:val="000963D2"/>
    <w:rsid w:val="00096698"/>
    <w:rsid w:val="000A09B5"/>
    <w:rsid w:val="000A5C75"/>
    <w:rsid w:val="000A67E4"/>
    <w:rsid w:val="000A6B97"/>
    <w:rsid w:val="000A7B3F"/>
    <w:rsid w:val="000B018F"/>
    <w:rsid w:val="000B1841"/>
    <w:rsid w:val="000B3CD7"/>
    <w:rsid w:val="000B41B6"/>
    <w:rsid w:val="000C05C6"/>
    <w:rsid w:val="000C46B3"/>
    <w:rsid w:val="000C5F73"/>
    <w:rsid w:val="000C7A31"/>
    <w:rsid w:val="000D1FE7"/>
    <w:rsid w:val="000D62A8"/>
    <w:rsid w:val="000E2ABF"/>
    <w:rsid w:val="000E30B7"/>
    <w:rsid w:val="000E3F21"/>
    <w:rsid w:val="000E4C51"/>
    <w:rsid w:val="000E6119"/>
    <w:rsid w:val="000F0ADB"/>
    <w:rsid w:val="000F1526"/>
    <w:rsid w:val="000F15CD"/>
    <w:rsid w:val="000F3DE1"/>
    <w:rsid w:val="000F61C7"/>
    <w:rsid w:val="000F685E"/>
    <w:rsid w:val="000F6F86"/>
    <w:rsid w:val="0010305C"/>
    <w:rsid w:val="00103E90"/>
    <w:rsid w:val="0010462B"/>
    <w:rsid w:val="00107FB8"/>
    <w:rsid w:val="001148CA"/>
    <w:rsid w:val="001152D6"/>
    <w:rsid w:val="001212D3"/>
    <w:rsid w:val="00121FB3"/>
    <w:rsid w:val="00141FDE"/>
    <w:rsid w:val="00143EE4"/>
    <w:rsid w:val="0014720B"/>
    <w:rsid w:val="00147CBA"/>
    <w:rsid w:val="0015327B"/>
    <w:rsid w:val="00153D7E"/>
    <w:rsid w:val="00154439"/>
    <w:rsid w:val="001624E4"/>
    <w:rsid w:val="0016516A"/>
    <w:rsid w:val="001742FC"/>
    <w:rsid w:val="0017713B"/>
    <w:rsid w:val="00181A81"/>
    <w:rsid w:val="00183122"/>
    <w:rsid w:val="00183151"/>
    <w:rsid w:val="00184BE1"/>
    <w:rsid w:val="00190D02"/>
    <w:rsid w:val="00194C04"/>
    <w:rsid w:val="00194CE8"/>
    <w:rsid w:val="001959A2"/>
    <w:rsid w:val="00197BCF"/>
    <w:rsid w:val="001A0B18"/>
    <w:rsid w:val="001A134E"/>
    <w:rsid w:val="001A18E6"/>
    <w:rsid w:val="001A1CA1"/>
    <w:rsid w:val="001A2561"/>
    <w:rsid w:val="001B1086"/>
    <w:rsid w:val="001B22F3"/>
    <w:rsid w:val="001B5F49"/>
    <w:rsid w:val="001C5362"/>
    <w:rsid w:val="001D1743"/>
    <w:rsid w:val="001D7F49"/>
    <w:rsid w:val="001E2E98"/>
    <w:rsid w:val="001F3109"/>
    <w:rsid w:val="001F45CB"/>
    <w:rsid w:val="00200EFA"/>
    <w:rsid w:val="00201279"/>
    <w:rsid w:val="00201A56"/>
    <w:rsid w:val="00202884"/>
    <w:rsid w:val="00203F23"/>
    <w:rsid w:val="00210DD6"/>
    <w:rsid w:val="00210FEE"/>
    <w:rsid w:val="0021186D"/>
    <w:rsid w:val="00212DCE"/>
    <w:rsid w:val="00214319"/>
    <w:rsid w:val="00220836"/>
    <w:rsid w:val="002228D3"/>
    <w:rsid w:val="00223D68"/>
    <w:rsid w:val="0022524F"/>
    <w:rsid w:val="002263B7"/>
    <w:rsid w:val="0022703F"/>
    <w:rsid w:val="00231851"/>
    <w:rsid w:val="0023296D"/>
    <w:rsid w:val="00232DDC"/>
    <w:rsid w:val="00237525"/>
    <w:rsid w:val="0023791F"/>
    <w:rsid w:val="00242B3D"/>
    <w:rsid w:val="00243DF6"/>
    <w:rsid w:val="002444D2"/>
    <w:rsid w:val="00252077"/>
    <w:rsid w:val="00253483"/>
    <w:rsid w:val="002538CE"/>
    <w:rsid w:val="0026413C"/>
    <w:rsid w:val="00264E76"/>
    <w:rsid w:val="00266447"/>
    <w:rsid w:val="00273EDD"/>
    <w:rsid w:val="0027546F"/>
    <w:rsid w:val="002760BC"/>
    <w:rsid w:val="00276F23"/>
    <w:rsid w:val="0027700B"/>
    <w:rsid w:val="0028377E"/>
    <w:rsid w:val="00285249"/>
    <w:rsid w:val="002953DC"/>
    <w:rsid w:val="002A175D"/>
    <w:rsid w:val="002C0747"/>
    <w:rsid w:val="002C1592"/>
    <w:rsid w:val="002C61EA"/>
    <w:rsid w:val="002D6B03"/>
    <w:rsid w:val="002E0E38"/>
    <w:rsid w:val="002E23CF"/>
    <w:rsid w:val="002F3C27"/>
    <w:rsid w:val="002F6CB2"/>
    <w:rsid w:val="0030162B"/>
    <w:rsid w:val="00312776"/>
    <w:rsid w:val="00312A6D"/>
    <w:rsid w:val="0031658E"/>
    <w:rsid w:val="00322E02"/>
    <w:rsid w:val="0033183B"/>
    <w:rsid w:val="00336854"/>
    <w:rsid w:val="00342637"/>
    <w:rsid w:val="00351087"/>
    <w:rsid w:val="003548DA"/>
    <w:rsid w:val="00354AFA"/>
    <w:rsid w:val="00364E4F"/>
    <w:rsid w:val="003672C1"/>
    <w:rsid w:val="00371C09"/>
    <w:rsid w:val="00373D13"/>
    <w:rsid w:val="003763AB"/>
    <w:rsid w:val="00387CDA"/>
    <w:rsid w:val="003927B0"/>
    <w:rsid w:val="003A1512"/>
    <w:rsid w:val="003A5297"/>
    <w:rsid w:val="003A6EE2"/>
    <w:rsid w:val="003B00BA"/>
    <w:rsid w:val="003B5003"/>
    <w:rsid w:val="003B563D"/>
    <w:rsid w:val="003B57DA"/>
    <w:rsid w:val="003B67BB"/>
    <w:rsid w:val="003B758D"/>
    <w:rsid w:val="003B7D58"/>
    <w:rsid w:val="003C1AE7"/>
    <w:rsid w:val="003C5161"/>
    <w:rsid w:val="003D67E2"/>
    <w:rsid w:val="003E6973"/>
    <w:rsid w:val="003F0163"/>
    <w:rsid w:val="003F1064"/>
    <w:rsid w:val="003F7E1D"/>
    <w:rsid w:val="00400397"/>
    <w:rsid w:val="00404206"/>
    <w:rsid w:val="0040453C"/>
    <w:rsid w:val="0040579A"/>
    <w:rsid w:val="00406EA1"/>
    <w:rsid w:val="00411594"/>
    <w:rsid w:val="00414227"/>
    <w:rsid w:val="00414ADE"/>
    <w:rsid w:val="00416C5F"/>
    <w:rsid w:val="00424406"/>
    <w:rsid w:val="004312FF"/>
    <w:rsid w:val="00431826"/>
    <w:rsid w:val="00433B5A"/>
    <w:rsid w:val="00433D35"/>
    <w:rsid w:val="00434E7E"/>
    <w:rsid w:val="00434FAC"/>
    <w:rsid w:val="004361C8"/>
    <w:rsid w:val="00436F4D"/>
    <w:rsid w:val="004378C3"/>
    <w:rsid w:val="004437FF"/>
    <w:rsid w:val="00444B9B"/>
    <w:rsid w:val="00445E82"/>
    <w:rsid w:val="004471DF"/>
    <w:rsid w:val="0045512A"/>
    <w:rsid w:val="00455FED"/>
    <w:rsid w:val="00456642"/>
    <w:rsid w:val="004577E1"/>
    <w:rsid w:val="00461718"/>
    <w:rsid w:val="004620C9"/>
    <w:rsid w:val="00462B79"/>
    <w:rsid w:val="00462E60"/>
    <w:rsid w:val="00465394"/>
    <w:rsid w:val="004679EC"/>
    <w:rsid w:val="00472447"/>
    <w:rsid w:val="00473AF7"/>
    <w:rsid w:val="00475EAC"/>
    <w:rsid w:val="004832E8"/>
    <w:rsid w:val="00492BB9"/>
    <w:rsid w:val="004939EE"/>
    <w:rsid w:val="004955EC"/>
    <w:rsid w:val="004969D3"/>
    <w:rsid w:val="004B1375"/>
    <w:rsid w:val="004B73B6"/>
    <w:rsid w:val="004C0985"/>
    <w:rsid w:val="004C0E04"/>
    <w:rsid w:val="004C1B85"/>
    <w:rsid w:val="004C7BCC"/>
    <w:rsid w:val="004D2655"/>
    <w:rsid w:val="004D2B14"/>
    <w:rsid w:val="004D362E"/>
    <w:rsid w:val="004F2120"/>
    <w:rsid w:val="004F2CA9"/>
    <w:rsid w:val="004F55FC"/>
    <w:rsid w:val="004F6AD9"/>
    <w:rsid w:val="005016BD"/>
    <w:rsid w:val="0050237A"/>
    <w:rsid w:val="00503C41"/>
    <w:rsid w:val="00513CCF"/>
    <w:rsid w:val="005152B8"/>
    <w:rsid w:val="00516914"/>
    <w:rsid w:val="00526555"/>
    <w:rsid w:val="005268F0"/>
    <w:rsid w:val="00527B77"/>
    <w:rsid w:val="005311E6"/>
    <w:rsid w:val="00546535"/>
    <w:rsid w:val="00551D82"/>
    <w:rsid w:val="005631E3"/>
    <w:rsid w:val="00565AB1"/>
    <w:rsid w:val="005734D7"/>
    <w:rsid w:val="00573A3E"/>
    <w:rsid w:val="00575E55"/>
    <w:rsid w:val="005824A4"/>
    <w:rsid w:val="00583034"/>
    <w:rsid w:val="00585BBD"/>
    <w:rsid w:val="00585BF5"/>
    <w:rsid w:val="00586AF2"/>
    <w:rsid w:val="00592E50"/>
    <w:rsid w:val="00595F87"/>
    <w:rsid w:val="00596A1D"/>
    <w:rsid w:val="005A3E35"/>
    <w:rsid w:val="005A637B"/>
    <w:rsid w:val="005B0AED"/>
    <w:rsid w:val="005B47AB"/>
    <w:rsid w:val="005B4C8C"/>
    <w:rsid w:val="005C4485"/>
    <w:rsid w:val="005D1463"/>
    <w:rsid w:val="005D2120"/>
    <w:rsid w:val="005D4370"/>
    <w:rsid w:val="005E0CB6"/>
    <w:rsid w:val="005E1EE7"/>
    <w:rsid w:val="005E24CE"/>
    <w:rsid w:val="005E3471"/>
    <w:rsid w:val="005F3CD9"/>
    <w:rsid w:val="005F575E"/>
    <w:rsid w:val="005F605B"/>
    <w:rsid w:val="005F6C5F"/>
    <w:rsid w:val="00602039"/>
    <w:rsid w:val="00604100"/>
    <w:rsid w:val="00610DC8"/>
    <w:rsid w:val="00610DF5"/>
    <w:rsid w:val="0061220C"/>
    <w:rsid w:val="00615035"/>
    <w:rsid w:val="0061693B"/>
    <w:rsid w:val="006206D1"/>
    <w:rsid w:val="00621F33"/>
    <w:rsid w:val="00622578"/>
    <w:rsid w:val="006232A7"/>
    <w:rsid w:val="006239A1"/>
    <w:rsid w:val="00623A8F"/>
    <w:rsid w:val="00630EFD"/>
    <w:rsid w:val="00632290"/>
    <w:rsid w:val="00634672"/>
    <w:rsid w:val="00645411"/>
    <w:rsid w:val="006479A3"/>
    <w:rsid w:val="00647B94"/>
    <w:rsid w:val="00656805"/>
    <w:rsid w:val="00656851"/>
    <w:rsid w:val="00660F5F"/>
    <w:rsid w:val="00663199"/>
    <w:rsid w:val="00663879"/>
    <w:rsid w:val="00666DD5"/>
    <w:rsid w:val="00671062"/>
    <w:rsid w:val="006727EB"/>
    <w:rsid w:val="0067360E"/>
    <w:rsid w:val="006755EE"/>
    <w:rsid w:val="006824BF"/>
    <w:rsid w:val="00686072"/>
    <w:rsid w:val="006A5F54"/>
    <w:rsid w:val="006B12E7"/>
    <w:rsid w:val="006C38B5"/>
    <w:rsid w:val="006C5A57"/>
    <w:rsid w:val="006C6AA3"/>
    <w:rsid w:val="006D2A8D"/>
    <w:rsid w:val="006D36D9"/>
    <w:rsid w:val="006D72F4"/>
    <w:rsid w:val="006E2F31"/>
    <w:rsid w:val="006E36E5"/>
    <w:rsid w:val="006E4797"/>
    <w:rsid w:val="006E59E7"/>
    <w:rsid w:val="006E7C64"/>
    <w:rsid w:val="006F1C78"/>
    <w:rsid w:val="006F3435"/>
    <w:rsid w:val="00700803"/>
    <w:rsid w:val="00702ADE"/>
    <w:rsid w:val="0070444F"/>
    <w:rsid w:val="007103FC"/>
    <w:rsid w:val="00712673"/>
    <w:rsid w:val="00714BE0"/>
    <w:rsid w:val="00720EFE"/>
    <w:rsid w:val="007253AB"/>
    <w:rsid w:val="00730DD0"/>
    <w:rsid w:val="00733E17"/>
    <w:rsid w:val="00735EC1"/>
    <w:rsid w:val="00736371"/>
    <w:rsid w:val="00740755"/>
    <w:rsid w:val="00746B33"/>
    <w:rsid w:val="00746BC3"/>
    <w:rsid w:val="00747537"/>
    <w:rsid w:val="00751D3D"/>
    <w:rsid w:val="00754B11"/>
    <w:rsid w:val="00755DA8"/>
    <w:rsid w:val="00764233"/>
    <w:rsid w:val="007749F5"/>
    <w:rsid w:val="007754B6"/>
    <w:rsid w:val="00780CE3"/>
    <w:rsid w:val="007830BC"/>
    <w:rsid w:val="00783545"/>
    <w:rsid w:val="007869D0"/>
    <w:rsid w:val="007904DD"/>
    <w:rsid w:val="00790B01"/>
    <w:rsid w:val="007933BE"/>
    <w:rsid w:val="00793573"/>
    <w:rsid w:val="007A0E90"/>
    <w:rsid w:val="007A4BBA"/>
    <w:rsid w:val="007A7533"/>
    <w:rsid w:val="007B1721"/>
    <w:rsid w:val="007B3E6D"/>
    <w:rsid w:val="007B488F"/>
    <w:rsid w:val="007B72A4"/>
    <w:rsid w:val="007B7F5A"/>
    <w:rsid w:val="007C548B"/>
    <w:rsid w:val="007D064F"/>
    <w:rsid w:val="007D50FC"/>
    <w:rsid w:val="007D6BE0"/>
    <w:rsid w:val="007D7A5C"/>
    <w:rsid w:val="007E1B20"/>
    <w:rsid w:val="007E47F8"/>
    <w:rsid w:val="007F13E9"/>
    <w:rsid w:val="007F2030"/>
    <w:rsid w:val="007F6204"/>
    <w:rsid w:val="007F71E5"/>
    <w:rsid w:val="007F7EA0"/>
    <w:rsid w:val="00804FAE"/>
    <w:rsid w:val="00812514"/>
    <w:rsid w:val="008127F1"/>
    <w:rsid w:val="008158F1"/>
    <w:rsid w:val="008167CC"/>
    <w:rsid w:val="008203FF"/>
    <w:rsid w:val="00821892"/>
    <w:rsid w:val="00822DBB"/>
    <w:rsid w:val="00833B96"/>
    <w:rsid w:val="00834D66"/>
    <w:rsid w:val="00835ED1"/>
    <w:rsid w:val="00841817"/>
    <w:rsid w:val="00842090"/>
    <w:rsid w:val="008425A4"/>
    <w:rsid w:val="008446BD"/>
    <w:rsid w:val="008461C6"/>
    <w:rsid w:val="00850140"/>
    <w:rsid w:val="00852599"/>
    <w:rsid w:val="0085421A"/>
    <w:rsid w:val="0085548D"/>
    <w:rsid w:val="00856002"/>
    <w:rsid w:val="008567C7"/>
    <w:rsid w:val="00856C8B"/>
    <w:rsid w:val="008617C3"/>
    <w:rsid w:val="00861805"/>
    <w:rsid w:val="00862ACA"/>
    <w:rsid w:val="008671C9"/>
    <w:rsid w:val="008716E0"/>
    <w:rsid w:val="008727F2"/>
    <w:rsid w:val="00883041"/>
    <w:rsid w:val="00886D8C"/>
    <w:rsid w:val="0089027B"/>
    <w:rsid w:val="008A2CD2"/>
    <w:rsid w:val="008A3943"/>
    <w:rsid w:val="008A4033"/>
    <w:rsid w:val="008A4859"/>
    <w:rsid w:val="008B2D50"/>
    <w:rsid w:val="008B35D2"/>
    <w:rsid w:val="008B38AD"/>
    <w:rsid w:val="008B5118"/>
    <w:rsid w:val="008D293E"/>
    <w:rsid w:val="008E07DD"/>
    <w:rsid w:val="008E19AC"/>
    <w:rsid w:val="008E4030"/>
    <w:rsid w:val="008F0BCD"/>
    <w:rsid w:val="008F7E48"/>
    <w:rsid w:val="00901732"/>
    <w:rsid w:val="00907D38"/>
    <w:rsid w:val="00911076"/>
    <w:rsid w:val="009122D2"/>
    <w:rsid w:val="0091366F"/>
    <w:rsid w:val="00915AF0"/>
    <w:rsid w:val="009170D4"/>
    <w:rsid w:val="0092067E"/>
    <w:rsid w:val="009409EA"/>
    <w:rsid w:val="00942649"/>
    <w:rsid w:val="00947268"/>
    <w:rsid w:val="00950F74"/>
    <w:rsid w:val="00951524"/>
    <w:rsid w:val="00957B28"/>
    <w:rsid w:val="00957D9D"/>
    <w:rsid w:val="00960472"/>
    <w:rsid w:val="009610A5"/>
    <w:rsid w:val="00961584"/>
    <w:rsid w:val="0096423E"/>
    <w:rsid w:val="009744B5"/>
    <w:rsid w:val="0097483C"/>
    <w:rsid w:val="00974B68"/>
    <w:rsid w:val="00975BAC"/>
    <w:rsid w:val="0097696D"/>
    <w:rsid w:val="009778E6"/>
    <w:rsid w:val="00977914"/>
    <w:rsid w:val="00981844"/>
    <w:rsid w:val="00982F69"/>
    <w:rsid w:val="00987567"/>
    <w:rsid w:val="00994F50"/>
    <w:rsid w:val="009976D1"/>
    <w:rsid w:val="009A414D"/>
    <w:rsid w:val="009B32AB"/>
    <w:rsid w:val="009B4637"/>
    <w:rsid w:val="009B771E"/>
    <w:rsid w:val="009C0A05"/>
    <w:rsid w:val="009C1730"/>
    <w:rsid w:val="009C1762"/>
    <w:rsid w:val="009C2A23"/>
    <w:rsid w:val="009C3783"/>
    <w:rsid w:val="009C3CCB"/>
    <w:rsid w:val="009C5D63"/>
    <w:rsid w:val="009C6554"/>
    <w:rsid w:val="009C6849"/>
    <w:rsid w:val="009C7F23"/>
    <w:rsid w:val="009D09E0"/>
    <w:rsid w:val="009D4407"/>
    <w:rsid w:val="009D60E1"/>
    <w:rsid w:val="009E168B"/>
    <w:rsid w:val="009F3B98"/>
    <w:rsid w:val="009F605E"/>
    <w:rsid w:val="00A054DC"/>
    <w:rsid w:val="00A10EC1"/>
    <w:rsid w:val="00A1684A"/>
    <w:rsid w:val="00A20A2D"/>
    <w:rsid w:val="00A24FF2"/>
    <w:rsid w:val="00A27551"/>
    <w:rsid w:val="00A316FE"/>
    <w:rsid w:val="00A3216F"/>
    <w:rsid w:val="00A358C2"/>
    <w:rsid w:val="00A40893"/>
    <w:rsid w:val="00A426CD"/>
    <w:rsid w:val="00A5165F"/>
    <w:rsid w:val="00A54304"/>
    <w:rsid w:val="00A5518F"/>
    <w:rsid w:val="00A5709E"/>
    <w:rsid w:val="00A61636"/>
    <w:rsid w:val="00A61983"/>
    <w:rsid w:val="00A624BE"/>
    <w:rsid w:val="00A63121"/>
    <w:rsid w:val="00A6368A"/>
    <w:rsid w:val="00A63CDE"/>
    <w:rsid w:val="00A64146"/>
    <w:rsid w:val="00A679D3"/>
    <w:rsid w:val="00A71A54"/>
    <w:rsid w:val="00A773EB"/>
    <w:rsid w:val="00A8122F"/>
    <w:rsid w:val="00A829F9"/>
    <w:rsid w:val="00A82D5B"/>
    <w:rsid w:val="00A87F5F"/>
    <w:rsid w:val="00A90A26"/>
    <w:rsid w:val="00A9426C"/>
    <w:rsid w:val="00A9551C"/>
    <w:rsid w:val="00AA0DBE"/>
    <w:rsid w:val="00AA2ED4"/>
    <w:rsid w:val="00AA79DE"/>
    <w:rsid w:val="00AB03EA"/>
    <w:rsid w:val="00AB4038"/>
    <w:rsid w:val="00AB56F3"/>
    <w:rsid w:val="00AB6C5D"/>
    <w:rsid w:val="00AC5A1E"/>
    <w:rsid w:val="00AC613D"/>
    <w:rsid w:val="00AC7604"/>
    <w:rsid w:val="00AD0442"/>
    <w:rsid w:val="00AD39AE"/>
    <w:rsid w:val="00AD6FB9"/>
    <w:rsid w:val="00AE041E"/>
    <w:rsid w:val="00AE2BBC"/>
    <w:rsid w:val="00AF4923"/>
    <w:rsid w:val="00B0007F"/>
    <w:rsid w:val="00B01BB6"/>
    <w:rsid w:val="00B12265"/>
    <w:rsid w:val="00B12BFF"/>
    <w:rsid w:val="00B1578B"/>
    <w:rsid w:val="00B27A1F"/>
    <w:rsid w:val="00B3353F"/>
    <w:rsid w:val="00B3679D"/>
    <w:rsid w:val="00B4030A"/>
    <w:rsid w:val="00B514B2"/>
    <w:rsid w:val="00B52035"/>
    <w:rsid w:val="00B53319"/>
    <w:rsid w:val="00B53EDB"/>
    <w:rsid w:val="00B61EF8"/>
    <w:rsid w:val="00B66177"/>
    <w:rsid w:val="00B76A9D"/>
    <w:rsid w:val="00B770F6"/>
    <w:rsid w:val="00B777CD"/>
    <w:rsid w:val="00B81064"/>
    <w:rsid w:val="00B87681"/>
    <w:rsid w:val="00B93F49"/>
    <w:rsid w:val="00BA1F86"/>
    <w:rsid w:val="00BA3A2C"/>
    <w:rsid w:val="00BB19C3"/>
    <w:rsid w:val="00BB4F3B"/>
    <w:rsid w:val="00BB6EE5"/>
    <w:rsid w:val="00BC4F21"/>
    <w:rsid w:val="00BC5EE0"/>
    <w:rsid w:val="00BC6D6D"/>
    <w:rsid w:val="00BC789A"/>
    <w:rsid w:val="00BD29A7"/>
    <w:rsid w:val="00BD2A14"/>
    <w:rsid w:val="00BD3767"/>
    <w:rsid w:val="00BE22A2"/>
    <w:rsid w:val="00BE2769"/>
    <w:rsid w:val="00BE28C6"/>
    <w:rsid w:val="00BE4526"/>
    <w:rsid w:val="00BF4291"/>
    <w:rsid w:val="00BF48C2"/>
    <w:rsid w:val="00BF6812"/>
    <w:rsid w:val="00C06244"/>
    <w:rsid w:val="00C10D06"/>
    <w:rsid w:val="00C11D93"/>
    <w:rsid w:val="00C11FB8"/>
    <w:rsid w:val="00C13883"/>
    <w:rsid w:val="00C13AA3"/>
    <w:rsid w:val="00C14F55"/>
    <w:rsid w:val="00C24066"/>
    <w:rsid w:val="00C25157"/>
    <w:rsid w:val="00C25E16"/>
    <w:rsid w:val="00C27C71"/>
    <w:rsid w:val="00C32B94"/>
    <w:rsid w:val="00C366E0"/>
    <w:rsid w:val="00C41607"/>
    <w:rsid w:val="00C42725"/>
    <w:rsid w:val="00C45D42"/>
    <w:rsid w:val="00C46ECC"/>
    <w:rsid w:val="00C51725"/>
    <w:rsid w:val="00C53A96"/>
    <w:rsid w:val="00C550F3"/>
    <w:rsid w:val="00C61AFB"/>
    <w:rsid w:val="00C62D9B"/>
    <w:rsid w:val="00C652D8"/>
    <w:rsid w:val="00C66D74"/>
    <w:rsid w:val="00C80B07"/>
    <w:rsid w:val="00C8149E"/>
    <w:rsid w:val="00C82B1D"/>
    <w:rsid w:val="00C85B05"/>
    <w:rsid w:val="00C875D1"/>
    <w:rsid w:val="00C87849"/>
    <w:rsid w:val="00C907D4"/>
    <w:rsid w:val="00C90FEC"/>
    <w:rsid w:val="00C91F0B"/>
    <w:rsid w:val="00C97C2A"/>
    <w:rsid w:val="00C97CF6"/>
    <w:rsid w:val="00CA2017"/>
    <w:rsid w:val="00CA3064"/>
    <w:rsid w:val="00CA6240"/>
    <w:rsid w:val="00CA750B"/>
    <w:rsid w:val="00CB0A21"/>
    <w:rsid w:val="00CB1713"/>
    <w:rsid w:val="00CB1783"/>
    <w:rsid w:val="00CB198F"/>
    <w:rsid w:val="00CB6B31"/>
    <w:rsid w:val="00CC67DC"/>
    <w:rsid w:val="00CC7BC1"/>
    <w:rsid w:val="00CD2065"/>
    <w:rsid w:val="00CD29CD"/>
    <w:rsid w:val="00CD436E"/>
    <w:rsid w:val="00CE38CA"/>
    <w:rsid w:val="00CE4CA3"/>
    <w:rsid w:val="00CF0892"/>
    <w:rsid w:val="00CF4A81"/>
    <w:rsid w:val="00CF6E17"/>
    <w:rsid w:val="00CF7D10"/>
    <w:rsid w:val="00D02088"/>
    <w:rsid w:val="00D02A05"/>
    <w:rsid w:val="00D03911"/>
    <w:rsid w:val="00D05E87"/>
    <w:rsid w:val="00D07A90"/>
    <w:rsid w:val="00D109E1"/>
    <w:rsid w:val="00D10B97"/>
    <w:rsid w:val="00D10E46"/>
    <w:rsid w:val="00D117FF"/>
    <w:rsid w:val="00D1241C"/>
    <w:rsid w:val="00D1330A"/>
    <w:rsid w:val="00D239DC"/>
    <w:rsid w:val="00D2510B"/>
    <w:rsid w:val="00D26978"/>
    <w:rsid w:val="00D32E76"/>
    <w:rsid w:val="00D341BD"/>
    <w:rsid w:val="00D42BC8"/>
    <w:rsid w:val="00D443E4"/>
    <w:rsid w:val="00D44CE4"/>
    <w:rsid w:val="00D47D9F"/>
    <w:rsid w:val="00D53B4D"/>
    <w:rsid w:val="00D55DA5"/>
    <w:rsid w:val="00D56C82"/>
    <w:rsid w:val="00D56EA9"/>
    <w:rsid w:val="00D5737A"/>
    <w:rsid w:val="00D57F1F"/>
    <w:rsid w:val="00D61CBD"/>
    <w:rsid w:val="00D63646"/>
    <w:rsid w:val="00D6390D"/>
    <w:rsid w:val="00D661BB"/>
    <w:rsid w:val="00D678B4"/>
    <w:rsid w:val="00D717C7"/>
    <w:rsid w:val="00D73153"/>
    <w:rsid w:val="00D73E76"/>
    <w:rsid w:val="00D77C6F"/>
    <w:rsid w:val="00D821A3"/>
    <w:rsid w:val="00D84542"/>
    <w:rsid w:val="00D84F70"/>
    <w:rsid w:val="00D86D57"/>
    <w:rsid w:val="00D86EA5"/>
    <w:rsid w:val="00D87D77"/>
    <w:rsid w:val="00D87D98"/>
    <w:rsid w:val="00D9218C"/>
    <w:rsid w:val="00D957AE"/>
    <w:rsid w:val="00D959E7"/>
    <w:rsid w:val="00D967AE"/>
    <w:rsid w:val="00D96F42"/>
    <w:rsid w:val="00DA0DEE"/>
    <w:rsid w:val="00DA154A"/>
    <w:rsid w:val="00DA3C5C"/>
    <w:rsid w:val="00DA6E90"/>
    <w:rsid w:val="00DA6E95"/>
    <w:rsid w:val="00DB220D"/>
    <w:rsid w:val="00DB63A7"/>
    <w:rsid w:val="00DC0E61"/>
    <w:rsid w:val="00DC12E1"/>
    <w:rsid w:val="00DC18A7"/>
    <w:rsid w:val="00DC2931"/>
    <w:rsid w:val="00DD0D2A"/>
    <w:rsid w:val="00DD1117"/>
    <w:rsid w:val="00DD36B1"/>
    <w:rsid w:val="00DD43C6"/>
    <w:rsid w:val="00DD4D1D"/>
    <w:rsid w:val="00DD6D9B"/>
    <w:rsid w:val="00DE5DC8"/>
    <w:rsid w:val="00DF1C3F"/>
    <w:rsid w:val="00DF2245"/>
    <w:rsid w:val="00DF32EE"/>
    <w:rsid w:val="00DF59B6"/>
    <w:rsid w:val="00E01557"/>
    <w:rsid w:val="00E03054"/>
    <w:rsid w:val="00E03547"/>
    <w:rsid w:val="00E06514"/>
    <w:rsid w:val="00E1023F"/>
    <w:rsid w:val="00E1402E"/>
    <w:rsid w:val="00E22BAB"/>
    <w:rsid w:val="00E23104"/>
    <w:rsid w:val="00E30529"/>
    <w:rsid w:val="00E31BC6"/>
    <w:rsid w:val="00E32A1C"/>
    <w:rsid w:val="00E3472C"/>
    <w:rsid w:val="00E36900"/>
    <w:rsid w:val="00E376BE"/>
    <w:rsid w:val="00E401D5"/>
    <w:rsid w:val="00E41E54"/>
    <w:rsid w:val="00E42F2E"/>
    <w:rsid w:val="00E60D2F"/>
    <w:rsid w:val="00E6244A"/>
    <w:rsid w:val="00E6687A"/>
    <w:rsid w:val="00E75920"/>
    <w:rsid w:val="00E763F5"/>
    <w:rsid w:val="00E76E63"/>
    <w:rsid w:val="00E77512"/>
    <w:rsid w:val="00E80998"/>
    <w:rsid w:val="00E84BD0"/>
    <w:rsid w:val="00E851EC"/>
    <w:rsid w:val="00E86099"/>
    <w:rsid w:val="00E87134"/>
    <w:rsid w:val="00E9290E"/>
    <w:rsid w:val="00E94A1D"/>
    <w:rsid w:val="00E94EC6"/>
    <w:rsid w:val="00E9500F"/>
    <w:rsid w:val="00EA4911"/>
    <w:rsid w:val="00EA5AB0"/>
    <w:rsid w:val="00EA5C5F"/>
    <w:rsid w:val="00EA70B6"/>
    <w:rsid w:val="00EA76AA"/>
    <w:rsid w:val="00EB1E68"/>
    <w:rsid w:val="00EB3FEB"/>
    <w:rsid w:val="00EB72DC"/>
    <w:rsid w:val="00EB755F"/>
    <w:rsid w:val="00EC05E0"/>
    <w:rsid w:val="00EC0649"/>
    <w:rsid w:val="00EC57F0"/>
    <w:rsid w:val="00EC5C96"/>
    <w:rsid w:val="00EC610F"/>
    <w:rsid w:val="00EE1FB4"/>
    <w:rsid w:val="00EE2E3E"/>
    <w:rsid w:val="00EE3F1F"/>
    <w:rsid w:val="00EE70E9"/>
    <w:rsid w:val="00EF1386"/>
    <w:rsid w:val="00EF539A"/>
    <w:rsid w:val="00EF5F2B"/>
    <w:rsid w:val="00EF64A8"/>
    <w:rsid w:val="00F00C93"/>
    <w:rsid w:val="00F05048"/>
    <w:rsid w:val="00F0578C"/>
    <w:rsid w:val="00F06086"/>
    <w:rsid w:val="00F14AF1"/>
    <w:rsid w:val="00F22668"/>
    <w:rsid w:val="00F22FB1"/>
    <w:rsid w:val="00F25B4B"/>
    <w:rsid w:val="00F33DFF"/>
    <w:rsid w:val="00F36869"/>
    <w:rsid w:val="00F36A94"/>
    <w:rsid w:val="00F36CD8"/>
    <w:rsid w:val="00F41DE1"/>
    <w:rsid w:val="00F42E83"/>
    <w:rsid w:val="00F46327"/>
    <w:rsid w:val="00F464D8"/>
    <w:rsid w:val="00F46D8C"/>
    <w:rsid w:val="00F52106"/>
    <w:rsid w:val="00F545B8"/>
    <w:rsid w:val="00F55F76"/>
    <w:rsid w:val="00F6003F"/>
    <w:rsid w:val="00F61C68"/>
    <w:rsid w:val="00F61EA1"/>
    <w:rsid w:val="00F72213"/>
    <w:rsid w:val="00F733D1"/>
    <w:rsid w:val="00F73644"/>
    <w:rsid w:val="00F75A74"/>
    <w:rsid w:val="00F82026"/>
    <w:rsid w:val="00F94053"/>
    <w:rsid w:val="00F95B6B"/>
    <w:rsid w:val="00FA1D73"/>
    <w:rsid w:val="00FA3B53"/>
    <w:rsid w:val="00FA6C9C"/>
    <w:rsid w:val="00FB0979"/>
    <w:rsid w:val="00FB0A45"/>
    <w:rsid w:val="00FB0C07"/>
    <w:rsid w:val="00FB3489"/>
    <w:rsid w:val="00FB5691"/>
    <w:rsid w:val="00FB651C"/>
    <w:rsid w:val="00FB73F7"/>
    <w:rsid w:val="00FC03BA"/>
    <w:rsid w:val="00FC115E"/>
    <w:rsid w:val="00FC2622"/>
    <w:rsid w:val="00FD63E6"/>
    <w:rsid w:val="00FD79EF"/>
    <w:rsid w:val="00FE7CCA"/>
    <w:rsid w:val="00FF145B"/>
    <w:rsid w:val="00FF4B27"/>
    <w:rsid w:val="00FF7C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uiPriority w:val="9"/>
    <w:qFormat/>
    <w:pPr>
      <w:keepNext/>
      <w:spacing w:before="240" w:after="60"/>
      <w:outlineLvl w:val="0"/>
    </w:pPr>
    <w:rPr>
      <w:b/>
      <w:sz w:val="28"/>
      <w:szCs w:val="28"/>
    </w:rPr>
  </w:style>
  <w:style w:type="paragraph" w:styleId="Kop2">
    <w:name w:val="heading 2"/>
    <w:basedOn w:val="Standaard"/>
    <w:next w:val="Standaard"/>
    <w:uiPriority w:val="9"/>
    <w:semiHidden/>
    <w:unhideWhenUsed/>
    <w:qFormat/>
    <w:pPr>
      <w:keepNext/>
      <w:outlineLvl w:val="1"/>
    </w:pPr>
    <w:rPr>
      <w:b/>
    </w:rPr>
  </w:style>
  <w:style w:type="paragraph" w:styleId="Kop3">
    <w:name w:val="heading 3"/>
    <w:basedOn w:val="Standaard"/>
    <w:next w:val="Standaard"/>
    <w:uiPriority w:val="9"/>
    <w:semiHidden/>
    <w:unhideWhenUsed/>
    <w:qFormat/>
    <w:pPr>
      <w:keepNext/>
      <w:keepLines/>
      <w:spacing w:before="200"/>
      <w:outlineLvl w:val="2"/>
    </w:pPr>
    <w:rPr>
      <w:rFonts w:ascii="Cambria" w:eastAsia="Cambria" w:hAnsi="Cambria" w:cs="Cambria"/>
      <w:b/>
      <w:color w:val="4F81BD"/>
    </w:rPr>
  </w:style>
  <w:style w:type="paragraph" w:styleId="Kop4">
    <w:name w:val="heading 4"/>
    <w:basedOn w:val="Standaard"/>
    <w:next w:val="Standaard"/>
    <w:uiPriority w:val="9"/>
    <w:semiHidden/>
    <w:unhideWhenUsed/>
    <w:qFormat/>
    <w:pPr>
      <w:keepNext/>
      <w:keepLines/>
      <w:spacing w:before="240" w:after="40"/>
      <w:outlineLvl w:val="3"/>
    </w:pPr>
    <w:rPr>
      <w:b/>
    </w:rPr>
  </w:style>
  <w:style w:type="paragraph" w:styleId="Kop5">
    <w:name w:val="heading 5"/>
    <w:basedOn w:val="Standaard"/>
    <w:next w:val="Standaard"/>
    <w:uiPriority w:val="9"/>
    <w:semiHidden/>
    <w:unhideWhenUsed/>
    <w:qFormat/>
    <w:pPr>
      <w:keepNext/>
      <w:keepLines/>
      <w:spacing w:before="220" w:after="40"/>
      <w:outlineLvl w:val="4"/>
    </w:pPr>
    <w:rPr>
      <w:b/>
      <w:sz w:val="22"/>
      <w:szCs w:val="22"/>
    </w:rPr>
  </w:style>
  <w:style w:type="paragraph" w:styleId="Kop6">
    <w:name w:val="heading 6"/>
    <w:basedOn w:val="Standaard"/>
    <w:next w:val="Standaard"/>
    <w:uiPriority w:val="9"/>
    <w:semiHidden/>
    <w:unhideWhenUsed/>
    <w:qFormat/>
    <w:pPr>
      <w:keepNext/>
      <w:keepLines/>
      <w:spacing w:before="200" w:after="40"/>
      <w:outlineLvl w:val="5"/>
    </w:pPr>
    <w:rPr>
      <w:b/>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uiPriority w:val="10"/>
    <w:qFormat/>
    <w:pPr>
      <w:keepNext/>
      <w:keepLines/>
      <w:spacing w:before="480" w:after="120"/>
    </w:pPr>
    <w:rPr>
      <w:b/>
      <w:sz w:val="72"/>
      <w:szCs w:val="72"/>
    </w:rPr>
  </w:style>
  <w:style w:type="paragraph" w:styleId="Ondertitel">
    <w:name w:val="Subtitle"/>
    <w:basedOn w:val="Standaard"/>
    <w:next w:val="Standaard"/>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Standaardalinea-lettertype"/>
    <w:uiPriority w:val="99"/>
    <w:unhideWhenUsed/>
    <w:rsid w:val="00EB1E68"/>
    <w:rPr>
      <w:color w:val="0000FF" w:themeColor="hyperlink"/>
      <w:u w:val="single"/>
    </w:rPr>
  </w:style>
  <w:style w:type="character" w:customStyle="1" w:styleId="Onopgelostemelding1">
    <w:name w:val="Onopgeloste melding1"/>
    <w:basedOn w:val="Standaardalinea-lettertype"/>
    <w:uiPriority w:val="99"/>
    <w:semiHidden/>
    <w:unhideWhenUsed/>
    <w:rsid w:val="00EB1E68"/>
    <w:rPr>
      <w:color w:val="605E5C"/>
      <w:shd w:val="clear" w:color="auto" w:fill="E1DFDD"/>
    </w:rPr>
  </w:style>
  <w:style w:type="paragraph" w:styleId="Voettekst">
    <w:name w:val="footer"/>
    <w:basedOn w:val="Standaard"/>
    <w:link w:val="VoettekstChar"/>
    <w:uiPriority w:val="99"/>
    <w:unhideWhenUsed/>
    <w:rsid w:val="00C11D93"/>
    <w:pPr>
      <w:tabs>
        <w:tab w:val="center" w:pos="4680"/>
        <w:tab w:val="right" w:pos="9360"/>
      </w:tabs>
    </w:pPr>
  </w:style>
  <w:style w:type="character" w:customStyle="1" w:styleId="VoettekstChar">
    <w:name w:val="Voettekst Char"/>
    <w:basedOn w:val="Standaardalinea-lettertype"/>
    <w:link w:val="Voettekst"/>
    <w:uiPriority w:val="99"/>
    <w:rsid w:val="00C11D93"/>
  </w:style>
  <w:style w:type="paragraph" w:styleId="Revisie">
    <w:name w:val="Revision"/>
    <w:hidden/>
    <w:uiPriority w:val="99"/>
    <w:semiHidden/>
    <w:rsid w:val="000B41B6"/>
    <w:pPr>
      <w:widowControl/>
      <w:jc w:val="left"/>
    </w:pPr>
  </w:style>
  <w:style w:type="paragraph" w:styleId="Lijstalinea">
    <w:name w:val="List Paragraph"/>
    <w:basedOn w:val="Standaard"/>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GevolgdeHyperlink">
    <w:name w:val="FollowedHyperlink"/>
    <w:basedOn w:val="Standaardalinea-lettertype"/>
    <w:uiPriority w:val="99"/>
    <w:semiHidden/>
    <w:unhideWhenUsed/>
    <w:rsid w:val="006755EE"/>
    <w:rPr>
      <w:color w:val="800080" w:themeColor="followedHyperlink"/>
      <w:u w:val="single"/>
    </w:rPr>
  </w:style>
  <w:style w:type="character" w:styleId="Regelnummer">
    <w:name w:val="line number"/>
    <w:basedOn w:val="Standaardalinea-lettertype"/>
    <w:uiPriority w:val="99"/>
    <w:semiHidden/>
    <w:unhideWhenUsed/>
    <w:rsid w:val="00147CBA"/>
  </w:style>
  <w:style w:type="character" w:styleId="Verwijzingopmerking">
    <w:name w:val="annotation reference"/>
    <w:basedOn w:val="Standaardalinea-lettertype"/>
    <w:uiPriority w:val="99"/>
    <w:semiHidden/>
    <w:unhideWhenUsed/>
    <w:rsid w:val="008B2D50"/>
    <w:rPr>
      <w:sz w:val="16"/>
      <w:szCs w:val="16"/>
    </w:rPr>
  </w:style>
  <w:style w:type="paragraph" w:styleId="Tekstopmerking">
    <w:name w:val="annotation text"/>
    <w:basedOn w:val="Standaard"/>
    <w:link w:val="TekstopmerkingChar"/>
    <w:uiPriority w:val="99"/>
    <w:unhideWhenUsed/>
    <w:rsid w:val="008B2D50"/>
    <w:rPr>
      <w:sz w:val="20"/>
      <w:szCs w:val="20"/>
    </w:rPr>
  </w:style>
  <w:style w:type="character" w:customStyle="1" w:styleId="TekstopmerkingChar">
    <w:name w:val="Tekst opmerking Char"/>
    <w:basedOn w:val="Standaardalinea-lettertype"/>
    <w:link w:val="Tekstopmerking"/>
    <w:uiPriority w:val="99"/>
    <w:rsid w:val="008B2D50"/>
    <w:rPr>
      <w:sz w:val="20"/>
      <w:szCs w:val="20"/>
    </w:rPr>
  </w:style>
  <w:style w:type="paragraph" w:styleId="Onderwerpvanopmerking">
    <w:name w:val="annotation subject"/>
    <w:basedOn w:val="Tekstopmerking"/>
    <w:next w:val="Tekstopmerking"/>
    <w:link w:val="OnderwerpvanopmerkingChar"/>
    <w:uiPriority w:val="99"/>
    <w:semiHidden/>
    <w:unhideWhenUsed/>
    <w:rsid w:val="008B2D50"/>
    <w:rPr>
      <w:b/>
      <w:bCs/>
    </w:rPr>
  </w:style>
  <w:style w:type="character" w:customStyle="1" w:styleId="OnderwerpvanopmerkingChar">
    <w:name w:val="Onderwerp van opmerking Char"/>
    <w:basedOn w:val="TekstopmerkingChar"/>
    <w:link w:val="Onderwerpvanopmerking"/>
    <w:uiPriority w:val="99"/>
    <w:semiHidden/>
    <w:rsid w:val="008B2D50"/>
    <w:rPr>
      <w:b/>
      <w:bCs/>
      <w:sz w:val="20"/>
      <w:szCs w:val="20"/>
    </w:rPr>
  </w:style>
  <w:style w:type="character" w:customStyle="1" w:styleId="cf01">
    <w:name w:val="cf01"/>
    <w:basedOn w:val="Standaardalinea-lettertype"/>
    <w:rsid w:val="00516914"/>
    <w:rPr>
      <w:rFonts w:ascii="Segoe UI" w:hAnsi="Segoe UI" w:cs="Segoe UI" w:hint="default"/>
      <w:sz w:val="18"/>
      <w:szCs w:val="18"/>
    </w:rPr>
  </w:style>
  <w:style w:type="paragraph" w:styleId="Geenafstand">
    <w:name w:val="No Spacing"/>
    <w:link w:val="GeenafstandChar"/>
    <w:uiPriority w:val="1"/>
    <w:qFormat/>
    <w:rsid w:val="00354AFA"/>
    <w:pPr>
      <w:widowControl/>
      <w:jc w:val="left"/>
    </w:pPr>
    <w:rPr>
      <w:rFonts w:asciiTheme="minorHAnsi" w:eastAsiaTheme="minorHAnsi" w:hAnsiTheme="minorHAnsi" w:cstheme="minorBidi"/>
      <w:lang w:val="nl-NL"/>
    </w:rPr>
  </w:style>
  <w:style w:type="character" w:customStyle="1" w:styleId="GeenafstandChar">
    <w:name w:val="Geen afstand Char"/>
    <w:basedOn w:val="Standaardalinea-lettertype"/>
    <w:link w:val="Geenafstand"/>
    <w:uiPriority w:val="1"/>
    <w:rsid w:val="00354AFA"/>
    <w:rPr>
      <w:rFonts w:asciiTheme="minorHAnsi" w:eastAsiaTheme="minorHAnsi" w:hAnsiTheme="minorHAnsi" w:cstheme="minorBidi"/>
      <w:lang w:val="nl-NL"/>
    </w:rPr>
  </w:style>
  <w:style w:type="table" w:styleId="Tabelraster">
    <w:name w:val="Table Grid"/>
    <w:basedOn w:val="Standaardtabel"/>
    <w:uiPriority w:val="39"/>
    <w:rsid w:val="00354AFA"/>
    <w:pPr>
      <w:widowControl/>
      <w:jc w:val="left"/>
    </w:pPr>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565AB1"/>
    <w:pPr>
      <w:jc w:val="center"/>
    </w:pPr>
    <w:rPr>
      <w:noProof/>
    </w:rPr>
  </w:style>
  <w:style w:type="character" w:customStyle="1" w:styleId="EndNoteBibliographyTitleChar">
    <w:name w:val="EndNote Bibliography Title Char"/>
    <w:basedOn w:val="Standaardalinea-lettertype"/>
    <w:link w:val="EndNoteBibliographyTitle"/>
    <w:rsid w:val="00565AB1"/>
    <w:rPr>
      <w:noProof/>
    </w:rPr>
  </w:style>
  <w:style w:type="paragraph" w:customStyle="1" w:styleId="EndNoteBibliography">
    <w:name w:val="EndNote Bibliography"/>
    <w:basedOn w:val="Standaard"/>
    <w:link w:val="EndNoteBibliographyChar"/>
    <w:rsid w:val="00565AB1"/>
    <w:rPr>
      <w:noProof/>
    </w:rPr>
  </w:style>
  <w:style w:type="character" w:customStyle="1" w:styleId="EndNoteBibliographyChar">
    <w:name w:val="EndNote Bibliography Char"/>
    <w:basedOn w:val="Standaardalinea-lettertype"/>
    <w:link w:val="EndNoteBibliography"/>
    <w:rsid w:val="00565AB1"/>
    <w:rPr>
      <w:noProof/>
    </w:rPr>
  </w:style>
  <w:style w:type="paragraph" w:styleId="Normaalweb">
    <w:name w:val="Normal (Web)"/>
    <w:basedOn w:val="Standaard"/>
    <w:uiPriority w:val="99"/>
    <w:unhideWhenUsed/>
    <w:rsid w:val="00DD4D1D"/>
    <w:pPr>
      <w:widowControl/>
      <w:spacing w:before="100" w:beforeAutospacing="1" w:after="100" w:afterAutospacing="1"/>
      <w:jc w:val="left"/>
    </w:pPr>
    <w:rPr>
      <w:rFonts w:ascii="Times New Roman" w:eastAsia="Times New Roman" w:hAnsi="Times New Roman" w:cs="Times New Roman"/>
      <w:lang w:val="en-GB" w:eastAsia="en-GB"/>
    </w:rPr>
  </w:style>
  <w:style w:type="paragraph" w:styleId="Ballontekst">
    <w:name w:val="Balloon Text"/>
    <w:basedOn w:val="Standaard"/>
    <w:link w:val="BallontekstChar"/>
    <w:uiPriority w:val="99"/>
    <w:semiHidden/>
    <w:unhideWhenUsed/>
    <w:rsid w:val="00FB5691"/>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B5691"/>
    <w:rPr>
      <w:rFonts w:ascii="Segoe UI" w:hAnsi="Segoe UI" w:cs="Segoe UI"/>
      <w:sz w:val="18"/>
      <w:szCs w:val="18"/>
    </w:rPr>
  </w:style>
  <w:style w:type="character" w:customStyle="1" w:styleId="Onopgelostemelding2">
    <w:name w:val="Onopgeloste melding2"/>
    <w:basedOn w:val="Standaardalinea-lettertype"/>
    <w:uiPriority w:val="99"/>
    <w:semiHidden/>
    <w:unhideWhenUsed/>
    <w:rsid w:val="000A5C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6105">
      <w:bodyDiv w:val="1"/>
      <w:marLeft w:val="0"/>
      <w:marRight w:val="0"/>
      <w:marTop w:val="0"/>
      <w:marBottom w:val="0"/>
      <w:divBdr>
        <w:top w:val="none" w:sz="0" w:space="0" w:color="auto"/>
        <w:left w:val="none" w:sz="0" w:space="0" w:color="auto"/>
        <w:bottom w:val="none" w:sz="0" w:space="0" w:color="auto"/>
        <w:right w:val="none" w:sz="0" w:space="0" w:color="auto"/>
      </w:divBdr>
    </w:div>
    <w:div w:id="491992354">
      <w:bodyDiv w:val="1"/>
      <w:marLeft w:val="0"/>
      <w:marRight w:val="0"/>
      <w:marTop w:val="0"/>
      <w:marBottom w:val="0"/>
      <w:divBdr>
        <w:top w:val="none" w:sz="0" w:space="0" w:color="auto"/>
        <w:left w:val="none" w:sz="0" w:space="0" w:color="auto"/>
        <w:bottom w:val="none" w:sz="0" w:space="0" w:color="auto"/>
        <w:right w:val="none" w:sz="0" w:space="0" w:color="auto"/>
      </w:divBdr>
    </w:div>
    <w:div w:id="628823889">
      <w:bodyDiv w:val="1"/>
      <w:marLeft w:val="0"/>
      <w:marRight w:val="0"/>
      <w:marTop w:val="0"/>
      <w:marBottom w:val="0"/>
      <w:divBdr>
        <w:top w:val="none" w:sz="0" w:space="0" w:color="auto"/>
        <w:left w:val="none" w:sz="0" w:space="0" w:color="auto"/>
        <w:bottom w:val="none" w:sz="0" w:space="0" w:color="auto"/>
        <w:right w:val="none" w:sz="0" w:space="0" w:color="auto"/>
      </w:divBdr>
    </w:div>
    <w:div w:id="640811988">
      <w:bodyDiv w:val="1"/>
      <w:marLeft w:val="0"/>
      <w:marRight w:val="0"/>
      <w:marTop w:val="0"/>
      <w:marBottom w:val="0"/>
      <w:divBdr>
        <w:top w:val="none" w:sz="0" w:space="0" w:color="auto"/>
        <w:left w:val="none" w:sz="0" w:space="0" w:color="auto"/>
        <w:bottom w:val="none" w:sz="0" w:space="0" w:color="auto"/>
        <w:right w:val="none" w:sz="0" w:space="0" w:color="auto"/>
      </w:divBdr>
    </w:div>
    <w:div w:id="651250436">
      <w:bodyDiv w:val="1"/>
      <w:marLeft w:val="0"/>
      <w:marRight w:val="0"/>
      <w:marTop w:val="0"/>
      <w:marBottom w:val="0"/>
      <w:divBdr>
        <w:top w:val="none" w:sz="0" w:space="0" w:color="auto"/>
        <w:left w:val="none" w:sz="0" w:space="0" w:color="auto"/>
        <w:bottom w:val="none" w:sz="0" w:space="0" w:color="auto"/>
        <w:right w:val="none" w:sz="0" w:space="0" w:color="auto"/>
      </w:divBdr>
    </w:div>
    <w:div w:id="1521242583">
      <w:bodyDiv w:val="1"/>
      <w:marLeft w:val="0"/>
      <w:marRight w:val="0"/>
      <w:marTop w:val="0"/>
      <w:marBottom w:val="0"/>
      <w:divBdr>
        <w:top w:val="none" w:sz="0" w:space="0" w:color="auto"/>
        <w:left w:val="none" w:sz="0" w:space="0" w:color="auto"/>
        <w:bottom w:val="none" w:sz="0" w:space="0" w:color="auto"/>
        <w:right w:val="none" w:sz="0" w:space="0" w:color="auto"/>
      </w:divBdr>
    </w:div>
    <w:div w:id="15596303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CCF12-F779-4405-A12C-025E14905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639</Words>
  <Characters>33591</Characters>
  <Application>Microsoft Office Word</Application>
  <DocSecurity>4</DocSecurity>
  <Lines>279</Lines>
  <Paragraphs>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07-10T08:03:00Z</dcterms:created>
  <dcterms:modified xsi:type="dcterms:W3CDTF">2025-07-1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